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77777777"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helsinki.fi</w:t>
      </w:r>
      <w:r w:rsidRPr="003A5503">
        <w:t xml:space="preserve"> </w:t>
      </w:r>
    </w:p>
    <w:p w14:paraId="5E784AA1" w14:textId="77777777" w:rsidR="00A77967" w:rsidRDefault="005267DB" w:rsidP="005267DB">
      <w:r w:rsidRPr="003A5503">
        <w:t>Ari Haukkala</w:t>
      </w:r>
      <w:r w:rsidRPr="003A5503">
        <w:rPr>
          <w:vertAlign w:val="superscript"/>
        </w:rPr>
        <w:t>2</w:t>
      </w:r>
      <w:r w:rsidRPr="003A5503">
        <w:t xml:space="preserve">, </w:t>
      </w:r>
      <w:r w:rsidR="00A77967">
        <w:t>ari.haukkala@helsinki.fi</w:t>
      </w:r>
    </w:p>
    <w:p w14:paraId="5E8358AC" w14:textId="45DDCED6" w:rsidR="00A77967" w:rsidRPr="00A77967" w:rsidRDefault="005267DB" w:rsidP="005267DB">
      <w:pPr>
        <w:rPr>
          <w:lang w:val="en-US"/>
        </w:rPr>
      </w:pPr>
      <w:r w:rsidRPr="00A77967">
        <w:rPr>
          <w:lang w:val="en-US"/>
        </w:rPr>
        <w:t>Keegan Knittle</w:t>
      </w:r>
      <w:r w:rsidR="00E51DEA" w:rsidRPr="00A77967">
        <w:rPr>
          <w:vertAlign w:val="superscript"/>
          <w:lang w:val="en-US"/>
        </w:rPr>
        <w:t>2</w:t>
      </w:r>
      <w:r w:rsidRPr="00A77967">
        <w:rPr>
          <w:lang w:val="en-US"/>
        </w:rPr>
        <w:t xml:space="preserve">, </w:t>
      </w:r>
      <w:r w:rsidR="00A77967" w:rsidRPr="00A77967">
        <w:rPr>
          <w:lang w:val="en-US"/>
        </w:rPr>
        <w:t xml:space="preserve">keegan.knittle@helsinki.fi </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even" r:id="rId9"/>
          <w:headerReference w:type="default" r:id="rId10"/>
          <w:footerReference w:type="even" r:id="rId11"/>
          <w:footerReference w:type="default" r:id="rId12"/>
          <w:headerReference w:type="first" r:id="rId13"/>
          <w:footerReference w:type="first" r:id="rId14"/>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74140D71"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0C6DC3">
        <w:rPr>
          <w:noProof/>
          <w:color w:val="000000"/>
          <w:lang w:val="en-GB"/>
        </w:rPr>
        <w:instrText xml:space="preserve"> ADDIN ZOTERO_ITEM CSL_CITATION {"citationID":"MgsybnpR","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0C6DC3">
        <w:rPr>
          <w:noProof/>
          <w:color w:val="000000"/>
          <w:lang w:val="en-GB"/>
        </w:rPr>
        <w:instrText xml:space="preserve"> ADDIN ZOTERO_ITEM CSL_CITATION {"citationID":"yOEMvJlq","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1D048E78"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0C6DC3">
        <w:rPr>
          <w:noProof/>
          <w:color w:val="000000"/>
          <w:lang w:val="en-GB"/>
        </w:rPr>
        <w:instrText xml:space="preserve"> ADDIN ZOTERO_ITEM CSL_CITATION {"citationID":"Arwzra5m","properties":{"formattedCitation":"[2, 6]","plainCitation":"[2, 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0D9E6097"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ins w:id="6" w:author="Heino, Matti T J" w:date="2018-07-31T16:56:00Z">
        <w:r w:rsidR="0065317A">
          <w:rPr>
            <w:noProof/>
            <w:color w:val="000000"/>
            <w:lang w:val="en-GB"/>
          </w:rPr>
          <w:t xml:space="preserve"> (SMS; Short Messaging Service)</w:t>
        </w:r>
      </w:ins>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4E323D9D"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del w:id="7" w:author="Heino, Matti T J" w:date="2018-07-31T16:14:00Z">
        <w:r w:rsidR="00BD635B" w:rsidRPr="004A447D" w:rsidDel="000F18A9">
          <w:rPr>
            <w:noProof/>
            <w:color w:val="000000"/>
            <w:lang w:val="en-GB"/>
          </w:rPr>
          <w:delText>(hence</w:delText>
        </w:r>
        <w:r w:rsidR="00BD635B" w:rsidDel="000F18A9">
          <w:rPr>
            <w:noProof/>
            <w:color w:val="000000"/>
            <w:lang w:val="en-GB"/>
          </w:rPr>
          <w:delText>f</w:delText>
        </w:r>
        <w:r w:rsidR="00BD635B" w:rsidRPr="004A447D" w:rsidDel="000F18A9">
          <w:rPr>
            <w:noProof/>
            <w:color w:val="000000"/>
            <w:lang w:val="en-GB"/>
          </w:rPr>
          <w:delText xml:space="preserve">orth: </w:delText>
        </w:r>
        <w:r w:rsidR="00BD635B" w:rsidRPr="004A447D" w:rsidDel="000F18A9">
          <w:rPr>
            <w:i/>
            <w:noProof/>
            <w:color w:val="000000"/>
            <w:lang w:val="en-GB"/>
          </w:rPr>
          <w:delText>LBC</w:delText>
        </w:r>
        <w:r w:rsidR="00BD635B" w:rsidRPr="004A447D" w:rsidDel="000F18A9">
          <w:rPr>
            <w:noProof/>
            <w:color w:val="000000"/>
            <w:lang w:val="en-GB"/>
          </w:rPr>
          <w:delText xml:space="preserve">) </w:delText>
        </w:r>
      </w:del>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7D705CD3" w:rsidR="002C24C7" w:rsidRPr="004A447D" w:rsidRDefault="00BD635B" w:rsidP="002C24C7">
      <w:pPr>
        <w:rPr>
          <w:noProof/>
          <w:color w:val="000000"/>
          <w:lang w:val="en-GB"/>
        </w:rPr>
      </w:pPr>
      <w:r w:rsidRPr="0069327F">
        <w:rPr>
          <w:noProof/>
          <w:color w:val="000000"/>
          <w:lang w:val="en-GB"/>
        </w:rPr>
        <w:t xml:space="preserve">In the </w:t>
      </w:r>
      <w:del w:id="8" w:author="Heino, Matti T J" w:date="2018-07-31T16:14:00Z">
        <w:r w:rsidRPr="0069327F" w:rsidDel="000F18A9">
          <w:rPr>
            <w:noProof/>
            <w:color w:val="000000"/>
            <w:lang w:val="en-GB"/>
          </w:rPr>
          <w:delText>LBC</w:delText>
        </w:r>
      </w:del>
      <w:ins w:id="9" w:author="Heino, Matti T J" w:date="2018-07-31T16:14:00Z">
        <w:r w:rsidR="000F18A9">
          <w:rPr>
            <w:noProof/>
            <w:color w:val="000000"/>
            <w:lang w:val="en-GB"/>
          </w:rPr>
          <w:t>Langer, Blank and Chanowitz</w:t>
        </w:r>
      </w:ins>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ins w:id="10" w:author="Heino, Matti T J" w:date="2018-07-31T16:58:00Z">
        <w:r w:rsidR="0065317A">
          <w:rPr>
            <w:noProof/>
            <w:color w:val="000000"/>
            <w:lang w:val="en-GB"/>
          </w:rPr>
          <w:t xml:space="preserve"> </w:t>
        </w:r>
      </w:ins>
      <w:ins w:id="11" w:author="Heino, Matti T J" w:date="2018-07-31T16:57:00Z">
        <w:r w:rsidR="0065317A">
          <w:rPr>
            <w:noProof/>
            <w:color w:val="000000"/>
            <w:lang w:val="en-GB"/>
          </w:rPr>
          <w:t xml:space="preserve"> asked for a </w:t>
        </w:r>
        <w:r w:rsidR="0065317A" w:rsidRPr="0065317A">
          <w:rPr>
            <w:i/>
            <w:noProof/>
            <w:color w:val="000000"/>
            <w:lang w:val="en-GB"/>
          </w:rPr>
          <w:t>small</w:t>
        </w:r>
        <w:r w:rsidR="0065317A">
          <w:rPr>
            <w:noProof/>
            <w:color w:val="000000"/>
            <w:lang w:val="en-GB"/>
          </w:rPr>
          <w:t xml:space="preserve"> favor</w:t>
        </w:r>
      </w:ins>
      <w:del w:id="12" w:author="Heino, Matti T J" w:date="2018-07-31T16:57:00Z">
        <w:r w:rsidR="002C24C7" w:rsidRPr="0069327F" w:rsidDel="0065317A">
          <w:rPr>
            <w:noProof/>
            <w:color w:val="000000"/>
            <w:lang w:val="en-GB"/>
          </w:rPr>
          <w:delText xml:space="preserve"> </w:delText>
        </w:r>
      </w:del>
      <w:ins w:id="13" w:author="Heino, Matti T J" w:date="2018-07-31T16:57:00Z">
        <w:r w:rsidR="0065317A">
          <w:rPr>
            <w:noProof/>
            <w:color w:val="000000"/>
            <w:lang w:val="en-GB"/>
          </w:rPr>
          <w:t xml:space="preserve"> </w:t>
        </w:r>
      </w:ins>
      <w:del w:id="14" w:author="Heino, Matti T J" w:date="2018-07-31T16:57:00Z">
        <w:r w:rsidR="002C24C7" w:rsidRPr="0069327F" w:rsidDel="0065317A">
          <w:rPr>
            <w:noProof/>
            <w:color w:val="000000"/>
            <w:lang w:val="en-GB"/>
          </w:rPr>
          <w:delText xml:space="preserve">favor asked for was small </w:delText>
        </w:r>
      </w:del>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0C6DC3">
        <w:rPr>
          <w:noProof/>
          <w:color w:val="000000"/>
          <w:lang w:val="en-GB"/>
        </w:rPr>
        <w:instrText xml:space="preserve"> ADDIN ZOTERO_ITEM CSL_CITATION {"citationID":"vqv5taoi0","properties":{"formattedCitation":"[21, 22]","plainCitation":"[21, 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ins w:id="15" w:author="Heino, Matti T J" w:date="2018-07-31T17:27:00Z">
        <w:r w:rsidR="002639E3">
          <w:rPr>
            <w:noProof/>
            <w:color w:val="000000"/>
            <w:lang w:val="en-GB"/>
          </w:rPr>
          <w:t>n effect size of</w:t>
        </w:r>
      </w:ins>
      <w:r w:rsidR="00B840A7" w:rsidRPr="004A447D">
        <w:rPr>
          <w:noProof/>
          <w:color w:val="000000"/>
          <w:lang w:val="en-GB"/>
        </w:rPr>
        <w:t xml:space="preserve">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6E1E5EFE"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del w:id="16" w:author="Heino, Matti T J" w:date="2018-07-31T16:14:00Z">
        <w:r w:rsidR="00BD635B" w:rsidDel="000F18A9">
          <w:rPr>
            <w:noProof/>
            <w:color w:val="000000"/>
            <w:lang w:val="en-GB"/>
          </w:rPr>
          <w:delText>LBC</w:delText>
        </w:r>
      </w:del>
      <w:ins w:id="17" w:author="Heino, Matti T J" w:date="2018-07-31T16:14:00Z">
        <w:r w:rsidR="000F18A9">
          <w:rPr>
            <w:noProof/>
            <w:color w:val="000000"/>
            <w:lang w:val="en-GB"/>
          </w:rPr>
          <w:t>Langer, Blank and Chanowitz</w:t>
        </w:r>
      </w:ins>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2E217B8D" w:rsidR="00EA16EC" w:rsidRPr="009050E2"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0D3E2AD0" w14:textId="33375D05" w:rsidR="00F02D4C" w:rsidRPr="004A447D" w:rsidRDefault="00352FDB" w:rsidP="00854A7E">
      <w:pPr>
        <w:pStyle w:val="Heading3"/>
        <w:rPr>
          <w:noProof/>
          <w:lang w:val="en-GB"/>
        </w:rPr>
      </w:pPr>
      <w:bookmarkStart w:id="18"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18"/>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47% (18/38) of baseline participants reached the cutoff of ten hours per day for at least 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19"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19"/>
    </w:p>
    <w:p w14:paraId="30C622D2" w14:textId="122063F8"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w:t>
      </w:r>
      <w:del w:id="20" w:author="Heino, Matti T J" w:date="2018-07-31T17:29:00Z">
        <w:r w:rsidR="00A01BB6" w:rsidDel="008A28F2">
          <w:rPr>
            <w:noProof/>
            <w:lang w:val="en-GB"/>
          </w:rPr>
          <w:delText xml:space="preserve">above </w:delText>
        </w:r>
      </w:del>
      <w:ins w:id="21" w:author="Heino, Matti T J" w:date="2018-07-31T17:29:00Z">
        <w:r w:rsidR="008A28F2">
          <w:rPr>
            <w:noProof/>
            <w:lang w:val="en-GB"/>
          </w:rPr>
          <w:t xml:space="preserve">previously </w:t>
        </w:r>
      </w:ins>
      <w:r w:rsidR="00A01BB6">
        <w:rPr>
          <w:noProof/>
          <w:lang w:val="en-GB"/>
        </w:rPr>
        <w:t xml:space="preserve">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4216566B" w:rsidR="002374DF" w:rsidRPr="004A447D" w:rsidRDefault="002374DF" w:rsidP="002374DF">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BA3B718" w:rsidR="002374DF" w:rsidRPr="004A447D" w:rsidRDefault="00D03171" w:rsidP="002374DF">
      <w:pPr>
        <w:spacing w:before="0"/>
        <w:rPr>
          <w:noProof/>
          <w:lang w:val="en-GB"/>
        </w:rPr>
      </w:pPr>
      <w:r>
        <w:rPr>
          <w:b/>
          <w:noProof/>
          <w:lang w:val="en-GB"/>
        </w:rPr>
        <w:t>Substantive hypothesis S</w:t>
      </w:r>
      <w:r w:rsidR="002374DF" w:rsidRPr="004A447D">
        <w:rPr>
          <w:b/>
          <w:noProof/>
          <w:vertAlign w:val="subscript"/>
          <w:lang w:val="en-GB"/>
        </w:rPr>
        <w:t>1</w:t>
      </w:r>
      <w:r w:rsidR="002374DF" w:rsidRPr="004A447D">
        <w:rPr>
          <w:b/>
          <w:noProof/>
          <w:lang w:val="en-GB"/>
        </w:rPr>
        <w:t>:</w:t>
      </w:r>
      <w:r w:rsidR="002374DF" w:rsidRPr="004A447D">
        <w:rPr>
          <w:noProof/>
          <w:lang w:val="en-GB"/>
        </w:rPr>
        <w:t xml:space="preserve"> 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041D800" w:rsidR="002374DF" w:rsidRPr="004A447D" w:rsidRDefault="00D03171" w:rsidP="002374DF">
      <w:pPr>
        <w:spacing w:before="0"/>
        <w:rPr>
          <w:noProof/>
          <w:lang w:val="en-GB"/>
        </w:rPr>
      </w:pPr>
      <w:r w:rsidRPr="00D03171">
        <w:rPr>
          <w:b/>
          <w:noProof/>
          <w:lang w:val="en-GB"/>
        </w:rPr>
        <w:lastRenderedPageBreak/>
        <w:t>Substantive hypothesis S</w:t>
      </w:r>
      <w:r w:rsidR="002374DF" w:rsidRPr="00D03171">
        <w:rPr>
          <w:b/>
          <w:noProof/>
          <w:vertAlign w:val="subscript"/>
          <w:lang w:val="en-GB"/>
        </w:rPr>
        <w:t>2</w:t>
      </w:r>
      <w:r w:rsidR="002374DF" w:rsidRPr="00D03171">
        <w:rPr>
          <w:b/>
          <w:noProof/>
          <w:lang w:val="en-GB"/>
        </w:rPr>
        <w:t>:</w:t>
      </w:r>
      <w:r w:rsidR="002374DF" w:rsidRPr="004A447D">
        <w:rPr>
          <w:noProof/>
          <w:lang w:val="en-GB"/>
        </w:rPr>
        <w:t xml:space="preserve"> 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22" w:name="_Toc433819226"/>
    </w:p>
    <w:p w14:paraId="6D877D43" w14:textId="0F640F8B" w:rsidR="002E5E4E" w:rsidRPr="00F0092E" w:rsidRDefault="00F0092E" w:rsidP="00F0092E">
      <w:pPr>
        <w:pStyle w:val="Heading1"/>
      </w:pPr>
      <w:bookmarkStart w:id="23" w:name="_Toc449907541"/>
      <w:bookmarkEnd w:id="22"/>
      <w:r>
        <w:t>M</w:t>
      </w:r>
      <w:r w:rsidR="002E5E4E" w:rsidRPr="00F0092E">
        <w:t>ethod</w:t>
      </w:r>
      <w:r w:rsidR="00AF5979" w:rsidRPr="00F0092E">
        <w:t>s</w:t>
      </w:r>
      <w:bookmarkEnd w:id="23"/>
    </w:p>
    <w:p w14:paraId="01DD5A5F" w14:textId="380AB1C7"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the internal pilot study</w:t>
      </w:r>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5"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6"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0C6DC3">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321091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24" w:name="_Toc449907542"/>
      <w:r w:rsidRPr="004A447D">
        <w:rPr>
          <w:noProof/>
          <w:lang w:val="en-GB"/>
        </w:rPr>
        <w:t>Participants and s</w:t>
      </w:r>
      <w:r w:rsidR="004B3F79" w:rsidRPr="004A447D">
        <w:rPr>
          <w:noProof/>
          <w:lang w:val="en-GB"/>
        </w:rPr>
        <w:t>ampling procedures</w:t>
      </w:r>
      <w:bookmarkEnd w:id="24"/>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w:t>
      </w:r>
      <w:r w:rsidR="006F15DA">
        <w:rPr>
          <w:noProof/>
          <w:lang w:val="en-GB"/>
        </w:rPr>
        <w:lastRenderedPageBreak/>
        <w:t>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787E7396" w:rsidR="004B3F79" w:rsidRPr="004A447D" w:rsidRDefault="004B3F79" w:rsidP="004B3F79">
      <w:pPr>
        <w:rPr>
          <w:noProof/>
          <w:lang w:val="en-GB"/>
        </w:rPr>
      </w:pPr>
      <w:r w:rsidRPr="004A447D">
        <w:rPr>
          <w:noProof/>
          <w:lang w:val="en-GB"/>
        </w:rPr>
        <w:t>During baseline recruitment of the Let’s Move It trial</w:t>
      </w:r>
      <w:r w:rsidR="00A17E8B" w:rsidRPr="004A447D">
        <w:rPr>
          <w:noProof/>
          <w:lang w:val="en-GB"/>
        </w:rPr>
        <w:t xml:space="preserve"> internal pilot study</w:t>
      </w:r>
      <w:r w:rsidRPr="004A447D">
        <w:rPr>
          <w:noProof/>
          <w:lang w:val="en-GB"/>
        </w:rPr>
        <w:t xml:space="preserve">, </w:t>
      </w:r>
      <w:r w:rsidR="0096090E">
        <w:rPr>
          <w:noProof/>
          <w:lang w:val="en-GB"/>
        </w:rPr>
        <w:t xml:space="preserve">students in two </w:t>
      </w:r>
      <w:r w:rsidRPr="004A447D">
        <w:rPr>
          <w:noProof/>
          <w:lang w:val="en-GB"/>
        </w:rPr>
        <w:t>vocational school</w:t>
      </w:r>
      <w:r w:rsidR="0096090E">
        <w:rPr>
          <w:noProof/>
          <w:lang w:val="en-GB"/>
        </w:rPr>
        <w:t>s</w:t>
      </w:r>
      <w:r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Pr="004A447D">
        <w:rPr>
          <w:noProof/>
          <w:lang w:val="en-GB"/>
        </w:rPr>
        <w:t xml:space="preserve">those who consented were given an online questionnaire to </w:t>
      </w:r>
      <w:r w:rsidR="00B32058" w:rsidRPr="004A447D">
        <w:rPr>
          <w:noProof/>
          <w:lang w:val="en-GB"/>
        </w:rPr>
        <w:t>complete</w:t>
      </w:r>
      <w:r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Pr="004A447D">
        <w:rPr>
          <w:noProof/>
          <w:lang w:val="en-GB"/>
        </w:rPr>
        <w:t xml:space="preserve"> </w:t>
      </w:r>
    </w:p>
    <w:p w14:paraId="5220ACB2" w14:textId="78D01947" w:rsidR="004B3F79" w:rsidRPr="004A447D" w:rsidRDefault="001F5C4A" w:rsidP="004B3F79">
      <w:pPr>
        <w:rPr>
          <w:noProof/>
          <w:lang w:val="en-GB"/>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hen participants received the accelerometers, they were asked whether they would like to receive </w:t>
      </w:r>
      <w:r w:rsidR="0096090E">
        <w:rPr>
          <w:noProof/>
          <w:lang w:val="en-GB"/>
        </w:rPr>
        <w:t xml:space="preserve">SMS </w:t>
      </w:r>
      <w:r w:rsidR="004B3F79"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004B3F79" w:rsidRPr="004A447D">
        <w:rPr>
          <w:noProof/>
          <w:lang w:val="en-GB"/>
        </w:rPr>
        <w:t xml:space="preserve">put it on every morning.  Those who consented to the messages were </w:t>
      </w:r>
      <w:r w:rsidR="00C468F5">
        <w:rPr>
          <w:noProof/>
          <w:lang w:val="en-GB"/>
        </w:rPr>
        <w:t>subsequently</w:t>
      </w:r>
      <w:r w:rsidR="004B3F79"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004B3F79" w:rsidRPr="004A447D">
        <w:rPr>
          <w:noProof/>
          <w:lang w:val="en-GB"/>
        </w:rPr>
        <w:t>.</w:t>
      </w:r>
    </w:p>
    <w:p w14:paraId="114959C8" w14:textId="2671DB84"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x 3</w:t>
      </w:r>
      <w:ins w:id="25" w:author="Heino, Matti T J" w:date="2018-08-01T14:24:00Z">
        <w:r w:rsidR="00DB4831">
          <w:rPr>
            <w:noProof/>
            <w:lang w:val="en-GB"/>
          </w:rPr>
          <w:t>-4</w:t>
        </w:r>
      </w:ins>
      <w:r w:rsidR="001341F1" w:rsidRPr="004A447D">
        <w:rPr>
          <w:noProof/>
          <w:lang w:val="en-GB"/>
        </w:rPr>
        <w:t>).</w:t>
      </w:r>
    </w:p>
    <w:p w14:paraId="125A37AC" w14:textId="77777777" w:rsidR="001060B4" w:rsidRPr="004A447D" w:rsidRDefault="001060B4" w:rsidP="001060B4">
      <w:pPr>
        <w:pStyle w:val="Heading2"/>
        <w:rPr>
          <w:noProof/>
          <w:lang w:val="en-GB"/>
        </w:rPr>
      </w:pPr>
      <w:bookmarkStart w:id="26" w:name="_Toc449907544"/>
      <w:r w:rsidRPr="004A447D">
        <w:rPr>
          <w:noProof/>
          <w:lang w:val="en-GB"/>
        </w:rPr>
        <w:t>Random assignment</w:t>
      </w:r>
      <w:bookmarkEnd w:id="26"/>
    </w:p>
    <w:p w14:paraId="2A166AFF" w14:textId="1DA45A84"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w:t>
      </w:r>
      <w:r>
        <w:rPr>
          <w:noProof/>
          <w:lang w:val="en-GB"/>
        </w:rPr>
        <w:lastRenderedPageBreak/>
        <w:t xml:space="preserve">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Research assistants working in the field were blind to group allocation</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27" w:name="_Toc449907543"/>
      <w:r w:rsidRPr="004A447D">
        <w:rPr>
          <w:noProof/>
          <w:lang w:val="en-GB"/>
        </w:rPr>
        <w:t>Interventions</w:t>
      </w:r>
      <w:bookmarkEnd w:id="27"/>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lastRenderedPageBreak/>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28"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28"/>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D6767F"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D6767F"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D6767F"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lastRenderedPageBreak/>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29" w:name="_Toc449907545"/>
      <w:r w:rsidRPr="004A447D">
        <w:rPr>
          <w:noProof/>
          <w:lang w:val="en-GB"/>
        </w:rPr>
        <w:t>Registration and deviations from registered plan</w:t>
      </w:r>
      <w:bookmarkEnd w:id="29"/>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B6E7E74"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del w:id="30" w:author="Heino, Matti T J" w:date="2018-07-31T16:14:00Z">
        <w:r w:rsidR="009B5E82" w:rsidDel="000F18A9">
          <w:rPr>
            <w:noProof/>
            <w:lang w:val="en-GB"/>
          </w:rPr>
          <w:delText>LBC</w:delText>
        </w:r>
      </w:del>
      <w:ins w:id="31" w:author="Heino, Matti T J" w:date="2018-07-31T16:14:00Z">
        <w:r w:rsidR="000F18A9">
          <w:rPr>
            <w:noProof/>
            <w:lang w:val="en-GB"/>
          </w:rPr>
          <w:t>Langer, Blank and Chanowitz</w:t>
        </w:r>
      </w:ins>
      <w:r w:rsidR="009B5E82">
        <w:rPr>
          <w:noProof/>
          <w:lang w:val="en-GB"/>
        </w:rPr>
        <w:t xml:space="preserve">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 xml:space="preserve">Instead of going forward with the plan of using a third message, we </w:t>
      </w:r>
      <w:r w:rsidRPr="004A447D">
        <w:rPr>
          <w:noProof/>
          <w:lang w:val="en-GB"/>
        </w:rPr>
        <w:lastRenderedPageBreak/>
        <w:t>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r w:rsidR="00786C9F">
        <w:rPr>
          <w:noProof/>
          <w:lang w:val="en-GB"/>
        </w:rPr>
        <w: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Pr="004A447D">
        <w:rPr>
          <w:noProof/>
          <w:lang w:val="en-GB"/>
        </w:rPr>
        <w:fldChar w:fldCharType="separate"/>
      </w:r>
      <w:r w:rsidR="00786C9F" w:rsidRPr="00786C9F">
        <w:rPr>
          <w:lang w:val="en-US"/>
        </w:rPr>
        <w:t>[33]</w:t>
      </w:r>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786C9F">
        <w:rPr>
          <w:noProof/>
          <w:lang w:val="en-GB"/>
        </w:rPr>
        <w: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786C9F" w:rsidRPr="00786C9F">
        <w:rPr>
          <w:lang w:val="en-US"/>
        </w:rPr>
        <w:t>[34]</w:t>
      </w:r>
      <w:r w:rsidRPr="004A447D">
        <w:rPr>
          <w:noProof/>
          <w:lang w:val="en-GB"/>
        </w:rPr>
        <w:fldChar w:fldCharType="end"/>
      </w:r>
      <w:r w:rsidR="00640B62">
        <w:rPr>
          <w:noProof/>
          <w:lang w:val="en-GB"/>
        </w:rPr>
        <w:t>.</w:t>
      </w:r>
    </w:p>
    <w:p w14:paraId="295B82FF" w14:textId="1CCC0D35"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786C9F">
        <w:rPr>
          <w:noProof/>
          <w:lang w:val="en-GB"/>
        </w:rPr>
        <w: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786C9F" w:rsidRPr="00786C9F">
        <w:rPr>
          <w:lang w:val="en-US"/>
        </w:rPr>
        <w:t>[35]</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statement </w:t>
      </w:r>
      <w:r w:rsidRPr="004A447D">
        <w:rPr>
          <w:rStyle w:val="abstract"/>
          <w:noProof/>
          <w:lang w:val="en-GB"/>
        </w:rPr>
        <w:fldChar w:fldCharType="begin"/>
      </w:r>
      <w:r w:rsidR="00786C9F">
        <w:rPr>
          <w:rStyle w:val="abstract"/>
          <w:noProof/>
          <w:lang w:val="en-GB"/>
        </w:rPr>
        <w: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786C9F" w:rsidRPr="00786C9F">
        <w:rPr>
          <w:lang w:val="en-US"/>
        </w:rPr>
        <w:t>[36]</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786C9F">
        <w:rPr>
          <w:rStyle w:val="abstract"/>
          <w:noProof/>
          <w:lang w:val="en-GB"/>
        </w:rPr>
        <w: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786C9F" w:rsidRPr="00786C9F">
        <w:rPr>
          <w:lang w:val="en-US"/>
        </w:rPr>
        <w:t>[37]</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32" w:name="_Toc449907547"/>
      <w:r w:rsidRPr="004A447D">
        <w:rPr>
          <w:noProof/>
          <w:lang w:val="en-GB"/>
        </w:rPr>
        <w:t>Outcomes</w:t>
      </w:r>
      <w:bookmarkEnd w:id="32"/>
    </w:p>
    <w:p w14:paraId="171E3926" w14:textId="2B18D993" w:rsidR="00134532" w:rsidRPr="004A447D" w:rsidRDefault="00134532" w:rsidP="009C040A">
      <w:pPr>
        <w:pStyle w:val="Heading3"/>
        <w:rPr>
          <w:noProof/>
          <w:lang w:val="en-GB"/>
        </w:rPr>
      </w:pPr>
      <w:bookmarkStart w:id="33" w:name="_Toc449907548"/>
      <w:r w:rsidRPr="004A447D">
        <w:rPr>
          <w:noProof/>
          <w:lang w:val="en-GB"/>
        </w:rPr>
        <w:t>Primary outcome measures</w:t>
      </w:r>
      <w:bookmarkEnd w:id="33"/>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34" w:name="_Toc449907549"/>
      <w:r w:rsidRPr="004A447D">
        <w:rPr>
          <w:noProof/>
          <w:lang w:val="en-GB"/>
        </w:rPr>
        <w:lastRenderedPageBreak/>
        <w:t>I</w:t>
      </w:r>
      <w:r w:rsidR="00134532" w:rsidRPr="004A447D">
        <w:rPr>
          <w:noProof/>
          <w:lang w:val="en-GB"/>
        </w:rPr>
        <w:t>mplementation</w:t>
      </w:r>
      <w:r w:rsidRPr="004A447D">
        <w:rPr>
          <w:noProof/>
          <w:lang w:val="en-GB"/>
        </w:rPr>
        <w:t xml:space="preserve"> assessment measures</w:t>
      </w:r>
      <w:bookmarkEnd w:id="34"/>
    </w:p>
    <w:p w14:paraId="766045E3" w14:textId="51572CE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Appendix 3</w:t>
      </w:r>
      <w:ins w:id="35" w:author="Heino, Matti T J" w:date="2018-08-01T14:25:00Z">
        <w:r w:rsidR="00DB4831">
          <w:rPr>
            <w:noProof/>
            <w:lang w:val="en-GB"/>
          </w:rPr>
          <w:t>; translation in Appendix 4</w:t>
        </w:r>
      </w:ins>
      <w:r w:rsidR="002A4C38" w:rsidRPr="004A447D">
        <w:rPr>
          <w:noProof/>
          <w:lang w:val="en-GB"/>
        </w:rPr>
        <w:t xml:space="preserve">)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ins w:id="36" w:author="Heino, Matti T J" w:date="2018-08-01T14:08:00Z">
        <w:r w:rsidR="00F9713C">
          <w:rPr>
            <w:noProof/>
            <w:lang w:val="en-GB"/>
          </w:rPr>
          <w:t xml:space="preserve"> </w:t>
        </w:r>
      </w:ins>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37" w:name="_Toc449907550"/>
      <w:r w:rsidRPr="004A447D">
        <w:rPr>
          <w:noProof/>
          <w:lang w:val="en-GB"/>
        </w:rPr>
        <w:t>Statistical analyses</w:t>
      </w:r>
      <w:bookmarkEnd w:id="37"/>
    </w:p>
    <w:p w14:paraId="1A26541C" w14:textId="68145E82"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0C6DC3">
        <w:rPr>
          <w:noProof/>
          <w:lang w:val="en-GB"/>
        </w:rPr>
        <w:instrText xml:space="preserve"> ADDIN ZOTERO_ITEM CSL_CITATION {"citationID":"21ebc7ok6q","properties":{"formattedCitation":"[38, 39]","plainCitation":"[38, 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0C6DC3" w:rsidRPr="00D6767F">
        <w:rPr>
          <w:lang w:val="en-US"/>
        </w:rPr>
        <w:t>[38, 39]</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786C9F">
        <w:rPr>
          <w:noProof/>
          <w:lang w:val="en-GB"/>
        </w:rPr>
        <w: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786C9F" w:rsidRPr="00786C9F">
        <w:rPr>
          <w:lang w:val="en-US"/>
        </w:rPr>
        <w:t>[40]</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786C9F">
        <w:rPr>
          <w:noProof/>
          <w:lang w:val="en-GB"/>
        </w:rPr>
        <w: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786C9F" w:rsidRPr="00786C9F">
        <w:rPr>
          <w:lang w:val="en-US"/>
        </w:rPr>
        <w:t>[41]</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 xml:space="preserve">Distributions between </w:t>
      </w:r>
      <w:r w:rsidR="00CA0CEF" w:rsidRPr="004A447D">
        <w:rPr>
          <w:noProof/>
          <w:lang w:val="en-GB"/>
        </w:rPr>
        <w:lastRenderedPageBreak/>
        <w:t>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5B2F699F"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786C9F">
        <w:rPr>
          <w:noProof/>
          <w:lang w:val="en-GB"/>
        </w:rPr>
        <w: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786C9F" w:rsidRPr="00786C9F">
        <w:rPr>
          <w:lang w:val="en-US"/>
        </w:rPr>
        <w:t>[42]</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786C9F" w:rsidRPr="00786C9F">
        <w:rPr>
          <w:lang w:val="en-US"/>
        </w:rPr>
        <w:t>[43]</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D0178E6"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786C9F" w:rsidRPr="00786C9F">
        <w:rPr>
          <w:lang w:val="en-US"/>
        </w:rPr>
        <w:t>[44]</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1F63E264"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786C9F">
        <w:rPr>
          <w:noProof/>
          <w:lang w:val="en-GB"/>
        </w:rPr>
        <w: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786C9F" w:rsidRPr="00786C9F">
        <w:rPr>
          <w:lang w:val="en-US"/>
        </w:rPr>
        <w:t>[41]</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0C6DC3">
        <w:rPr>
          <w:lang w:val="en-US"/>
        </w:rPr>
        <w:instrText xml:space="preserve"> ADDIN ZOTERO_ITEM CSL_CITATION {"citationID":"6mJxdIT7","properties":{"formattedCitation":"[45, 46]","plainCitation":"[45, 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0C6DC3" w:rsidRPr="00D6767F">
        <w:rPr>
          <w:lang w:val="en-US"/>
        </w:rPr>
        <w:t>[45, 46]</w:t>
      </w:r>
      <w:r w:rsidR="0081645C">
        <w:rPr>
          <w:noProof/>
        </w:rPr>
        <w:fldChar w:fldCharType="end"/>
      </w:r>
      <w:r w:rsidRPr="003A5503">
        <w:rPr>
          <w:lang w:val="en-US"/>
        </w:rPr>
        <w:t xml:space="preserve">. </w:t>
      </w:r>
    </w:p>
    <w:p w14:paraId="044A0ECE" w14:textId="2CDCEB74"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786C9F">
        <w:rPr>
          <w:noProof/>
          <w:lang w:val="en-GB"/>
        </w:rPr>
        <w: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786C9F" w:rsidRPr="00786C9F">
        <w:rPr>
          <w:szCs w:val="24"/>
          <w:lang w:val="en-US"/>
        </w:rPr>
        <w:t>[47–49]</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lastRenderedPageBreak/>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786C9F">
        <w:rPr>
          <w:noProof/>
          <w:lang w:val="en-GB"/>
        </w:rPr>
        <w: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786C9F" w:rsidRPr="00786C9F">
        <w:rPr>
          <w:lang w:val="en-US"/>
        </w:rPr>
        <w:t>[50]</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786C9F">
        <w:rPr>
          <w:lang w:val="en-US"/>
        </w:rPr>
        <w: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786C9F" w:rsidRPr="00786C9F">
        <w:rPr>
          <w:lang w:val="en-US"/>
        </w:rPr>
        <w:t>[51]</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786C9F">
        <w:rPr>
          <w:lang w:val="en-US"/>
        </w:rPr>
        <w: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786C9F" w:rsidRPr="00786C9F">
        <w:rPr>
          <w:lang w:val="en-US"/>
        </w:rPr>
        <w:t>[52]</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25E9C20A"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786C9F">
        <w:rPr>
          <w:noProof/>
          <w:lang w:val="en-GB"/>
        </w:rPr>
        <w: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786C9F" w:rsidRPr="00786C9F">
        <w:rPr>
          <w:lang w:val="en-US"/>
        </w:rPr>
        <w:t>[53]</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786C9F">
        <w:rPr>
          <w:noProof/>
          <w:lang w:val="en-GB"/>
        </w:rPr>
        <w: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786C9F" w:rsidRPr="00786C9F">
        <w:rPr>
          <w:lang w:val="en-US"/>
        </w:rPr>
        <w:t>[54]</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 xml:space="preserve">For our purposes, we decided to consider effect sizes between -0.3 and 0.3 as equivalent to </w:t>
      </w:r>
      <w:r w:rsidR="00CF3D6A">
        <w:rPr>
          <w:noProof/>
          <w:lang w:val="en-GB"/>
        </w:rPr>
        <w:lastRenderedPageBreak/>
        <w:t>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7679F7CF" w:rsidR="00D40472" w:rsidRDefault="00480F04" w:rsidP="00D40472">
      <w:pPr>
        <w:rPr>
          <w:noProof/>
          <w:lang w:val="en-GB"/>
        </w:rPr>
      </w:pPr>
      <w:bookmarkStart w:id="38"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786C9F">
        <w:rPr>
          <w:noProof/>
          <w:lang w:val="en-GB"/>
        </w:rPr>
        <w: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786C9F" w:rsidRPr="00786C9F">
        <w:rPr>
          <w:lang w:val="en-US"/>
        </w:rPr>
        <w:t>[55]</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38"/>
      <w:r w:rsidR="007812F3" w:rsidRPr="004A447D">
        <w:rPr>
          <w:noProof/>
          <w:lang w:val="en-GB"/>
        </w:rPr>
        <w:t xml:space="preserve"> </w:t>
      </w:r>
      <w:r w:rsidR="00852D38">
        <w:rPr>
          <w:noProof/>
          <w:lang w:val="en-GB"/>
        </w:rPr>
        <w:fldChar w:fldCharType="begin"/>
      </w:r>
      <w:r w:rsidR="00786C9F">
        <w:rPr>
          <w:noProof/>
          <w:lang w:val="en-GB"/>
        </w:rPr>
        <w: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786C9F" w:rsidRPr="00786C9F">
        <w:rPr>
          <w:lang w:val="en-US"/>
        </w:rPr>
        <w:t>[56]</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39" w:name="_Toc449907557"/>
    </w:p>
    <w:p w14:paraId="635B7909" w14:textId="74EE45DD" w:rsidR="006D410E" w:rsidRPr="004A447D" w:rsidRDefault="006D410E" w:rsidP="00D40472">
      <w:pPr>
        <w:pStyle w:val="Heading1"/>
      </w:pPr>
      <w:r w:rsidRPr="004A447D">
        <w:t>Results</w:t>
      </w:r>
      <w:bookmarkEnd w:id="39"/>
    </w:p>
    <w:p w14:paraId="6DB4B00B" w14:textId="2BA7B85B" w:rsidR="00B21A09" w:rsidRDefault="00B21A09" w:rsidP="009C040A">
      <w:pPr>
        <w:pStyle w:val="Heading2"/>
        <w:rPr>
          <w:noProof/>
          <w:lang w:val="en-GB"/>
        </w:rPr>
      </w:pPr>
      <w:bookmarkStart w:id="40"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40"/>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lastRenderedPageBreak/>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41" w:name="_Ref449897319"/>
      <w:bookmarkStart w:id="42"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41"/>
      <w:r w:rsidRPr="004A447D">
        <w:rPr>
          <w:noProof/>
          <w:lang w:val="en-GB"/>
        </w:rPr>
        <w:t>: Sample characteristics.</w:t>
      </w:r>
      <w:bookmarkEnd w:id="42"/>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ins w:id="43" w:author="Heino, Matti T J" w:date="2018-07-31T16:03:00Z"/>
          <w:noProof/>
          <w:lang w:val="en-GB"/>
        </w:rPr>
      </w:pPr>
      <w:bookmarkStart w:id="44" w:name="_Toc449907561"/>
      <w:r w:rsidRPr="004A447D">
        <w:rPr>
          <w:noProof/>
          <w:lang w:val="en-GB"/>
        </w:rPr>
        <w:t>Implementation and process measures</w:t>
      </w:r>
      <w:bookmarkEnd w:id="44"/>
    </w:p>
    <w:p w14:paraId="45016449" w14:textId="1BF3EF8C" w:rsidR="000F18A9" w:rsidDel="000F18A9" w:rsidRDefault="00072407" w:rsidP="000F18A9">
      <w:pPr>
        <w:rPr>
          <w:del w:id="45" w:author="Heino, Matti T J" w:date="2018-07-31T16:08:00Z"/>
          <w:moveTo w:id="46" w:author="Heino, Matti T J" w:date="2018-07-31T16:07:00Z"/>
          <w:noProof/>
          <w:lang w:val="en-GB"/>
        </w:rPr>
      </w:pPr>
      <w:ins w:id="47" w:author="Heino, Matti T J" w:date="2018-07-31T16:04:00Z">
        <w:r>
          <w:rPr>
            <w:lang w:val="en-GB"/>
          </w:rPr>
          <w:t xml:space="preserve">Manipulation and contamination check, as well as satisfaction with the messages and discussing their content are presented in the supplement. In brief, we did not detect differences across </w:t>
        </w:r>
      </w:ins>
      <w:ins w:id="48" w:author="Heino, Matti T J" w:date="2018-07-31T16:05:00Z">
        <w:r>
          <w:rPr>
            <w:lang w:val="en-GB"/>
          </w:rPr>
          <w:t xml:space="preserve">any </w:t>
        </w:r>
      </w:ins>
      <w:ins w:id="49" w:author="Heino, Matti T J" w:date="2018-07-31T16:04:00Z">
        <w:r>
          <w:rPr>
            <w:lang w:val="en-GB"/>
          </w:rPr>
          <w:t>groups</w:t>
        </w:r>
      </w:ins>
      <w:ins w:id="50" w:author="Heino, Matti T J" w:date="2018-07-31T16:05:00Z">
        <w:r w:rsidR="000F18A9">
          <w:rPr>
            <w:lang w:val="en-GB"/>
          </w:rPr>
          <w:t>,</w:t>
        </w:r>
      </w:ins>
      <w:ins w:id="51" w:author="Heino, Matti T J" w:date="2018-07-31T16:06:00Z">
        <w:r w:rsidR="000F18A9">
          <w:rPr>
            <w:lang w:val="en-GB"/>
          </w:rPr>
          <w:t xml:space="preserve"> with Bay</w:t>
        </w:r>
      </w:ins>
      <w:ins w:id="52" w:author="Heino, Matti T J" w:date="2018-07-31T16:09:00Z">
        <w:r w:rsidR="000F18A9">
          <w:rPr>
            <w:lang w:val="en-GB"/>
          </w:rPr>
          <w:t>e</w:t>
        </w:r>
      </w:ins>
      <w:ins w:id="53" w:author="Heino, Matti T J" w:date="2018-07-31T16:06:00Z">
        <w:r w:rsidR="000F18A9">
          <w:rPr>
            <w:lang w:val="en-GB"/>
          </w:rPr>
          <w:t xml:space="preserve">s Factors indicating </w:t>
        </w:r>
      </w:ins>
      <w:ins w:id="54" w:author="Heino, Matti T J" w:date="2018-07-31T16:07:00Z">
        <w:r w:rsidR="000F18A9">
          <w:rPr>
            <w:lang w:val="en-GB"/>
          </w:rPr>
          <w:t xml:space="preserve">strong </w:t>
        </w:r>
      </w:ins>
      <w:ins w:id="55" w:author="Heino, Matti T J" w:date="2018-07-31T16:06:00Z">
        <w:r w:rsidR="000F18A9">
          <w:rPr>
            <w:lang w:val="en-GB"/>
          </w:rPr>
          <w:t xml:space="preserve">support </w:t>
        </w:r>
      </w:ins>
      <w:ins w:id="56" w:author="Heino, Matti T J" w:date="2018-07-31T16:07:00Z">
        <w:r w:rsidR="000F18A9">
          <w:rPr>
            <w:lang w:val="en-GB"/>
          </w:rPr>
          <w:t>for the null hypotheses.</w:t>
        </w:r>
      </w:ins>
      <w:ins w:id="57" w:author="Heino, Matti T J" w:date="2018-07-31T16:06:00Z">
        <w:r w:rsidR="000F18A9">
          <w:rPr>
            <w:lang w:val="en-GB"/>
          </w:rPr>
          <w:t xml:space="preserve"> </w:t>
        </w:r>
      </w:ins>
      <w:moveToRangeStart w:id="58" w:author="Heino, Matti T J" w:date="2018-07-31T16:07:00Z" w:name="move520816591"/>
      <w:moveTo w:id="59" w:author="Heino, Matti T J" w:date="2018-07-31T16:07:00Z">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r w:rsidR="000F18A9">
          <w:rPr>
            <w:noProof/>
            <w:lang w:val="en-GB"/>
          </w:rPr>
        </w:r>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moveTo>
    </w:p>
    <w:p w14:paraId="61711B36" w14:textId="13D6BB4E" w:rsidR="000F18A9" w:rsidRPr="004A447D" w:rsidRDefault="000F18A9" w:rsidP="000F18A9">
      <w:pPr>
        <w:rPr>
          <w:moveTo w:id="60" w:author="Heino, Matti T J" w:date="2018-07-31T16:07:00Z"/>
          <w:noProof/>
          <w:lang w:val="en-GB" w:eastAsia="zh-CN"/>
        </w:rPr>
      </w:pPr>
      <w:moveTo w:id="61" w:author="Heino, Matti T J" w:date="2018-07-31T16:07:00Z">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Pr>
            <w:noProof/>
            <w:lang w:val="en-GB" w:eastAsia="zh-CN"/>
          </w:rPr>
          <w:fldChar w:fldCharType="begin"/>
        </w:r>
        <w:r>
          <w:rPr>
            <w:noProof/>
            <w:lang w:val="en-GB" w:eastAsia="zh-CN"/>
          </w:rPr>
          <w:instrText xml:space="preserve"> REF _Ref501488703 \h </w:instrText>
        </w:r>
        <w:r>
          <w:rPr>
            <w:noProof/>
            <w:lang w:val="en-GB" w:eastAsia="zh-CN"/>
          </w:rPr>
        </w:r>
        <w:r>
          <w:rPr>
            <w:noProof/>
            <w:lang w:val="en-GB" w:eastAsia="zh-CN"/>
          </w:rPr>
          <w:fldChar w:fldCharType="separate"/>
        </w:r>
        <w:r w:rsidRPr="0023479E">
          <w:rPr>
            <w:lang w:val="en-US"/>
          </w:rPr>
          <w:t xml:space="preserve">Figure </w:t>
        </w:r>
        <w:r>
          <w:rPr>
            <w:noProof/>
            <w:lang w:val="en-US"/>
          </w:rPr>
          <w:t>3</w:t>
        </w:r>
        <w:r>
          <w:rPr>
            <w:noProof/>
            <w:lang w:val="en-GB" w:eastAsia="zh-CN"/>
          </w:rPr>
          <w:fldChar w:fldCharType="end"/>
        </w:r>
        <w:r>
          <w:rPr>
            <w:noProof/>
            <w:lang w:val="en-GB" w:eastAsia="zh-CN"/>
          </w:rPr>
          <w:t>)</w:t>
        </w:r>
        <w:r w:rsidRPr="004A447D">
          <w:rPr>
            <w:noProof/>
            <w:lang w:val="en-GB" w:eastAsia="zh-CN"/>
          </w:rPr>
          <w:t>.</w:t>
        </w:r>
      </w:moveTo>
    </w:p>
    <w:moveToRangeEnd w:id="58"/>
    <w:p w14:paraId="57145163" w14:textId="01ACBE0E" w:rsidR="00072407" w:rsidRPr="00072407" w:rsidRDefault="00072407" w:rsidP="00072407">
      <w:pPr>
        <w:rPr>
          <w:lang w:val="en-GB"/>
        </w:rPr>
      </w:pPr>
    </w:p>
    <w:p w14:paraId="3B689CAD" w14:textId="29F92A39" w:rsidR="006D410E" w:rsidRPr="004A447D" w:rsidDel="000F18A9" w:rsidRDefault="00C6653C" w:rsidP="009C040A">
      <w:pPr>
        <w:pStyle w:val="Heading3"/>
        <w:rPr>
          <w:del w:id="62" w:author="Heino, Matti T J" w:date="2018-07-31T16:07:00Z"/>
          <w:noProof/>
          <w:lang w:val="en-GB"/>
        </w:rPr>
      </w:pPr>
      <w:bookmarkStart w:id="63" w:name="_Toc449907562"/>
      <w:del w:id="64" w:author="Heino, Matti T J" w:date="2018-07-31T16:07:00Z">
        <w:r w:rsidRPr="004A447D" w:rsidDel="000F18A9">
          <w:rPr>
            <w:noProof/>
            <w:lang w:val="en-GB"/>
          </w:rPr>
          <w:lastRenderedPageBreak/>
          <w:delText>Manipulation and contamination check</w:delText>
        </w:r>
        <w:bookmarkEnd w:id="63"/>
      </w:del>
    </w:p>
    <w:p w14:paraId="7A7EA398" w14:textId="65CE1FA2" w:rsidR="008127E3" w:rsidDel="000F18A9" w:rsidRDefault="00816271" w:rsidP="00DD2A5B">
      <w:pPr>
        <w:rPr>
          <w:del w:id="65" w:author="Heino, Matti T J" w:date="2018-07-31T16:07:00Z"/>
          <w:noProof/>
          <w:lang w:val="en-GB"/>
        </w:rPr>
      </w:pPr>
      <w:del w:id="66" w:author="Heino, Matti T J" w:date="2018-07-31T16:07:00Z">
        <w:r w:rsidRPr="004A447D" w:rsidDel="000F18A9">
          <w:rPr>
            <w:noProof/>
            <w:lang w:val="en-GB"/>
          </w:rPr>
          <w:delText>The distributions in answers to opening and reading the SMS, discussing the messages with peers or being satisfied with the messages did not differ among the reason and succinct groups (χ</w:delText>
        </w:r>
        <w:r w:rsidRPr="004A447D" w:rsidDel="000F18A9">
          <w:rPr>
            <w:noProof/>
            <w:vertAlign w:val="superscript"/>
            <w:lang w:val="en-GB"/>
          </w:rPr>
          <w:delText>2</w:delText>
        </w:r>
        <w:r w:rsidRPr="004A447D" w:rsidDel="000F18A9">
          <w:rPr>
            <w:noProof/>
            <w:lang w:val="en-GB"/>
          </w:rPr>
          <w:delText>(4)=1.356, 2.566 and 3.903 respectively</w:delText>
        </w:r>
        <w:r w:rsidR="00411765" w:rsidRPr="004A447D" w:rsidDel="000F18A9">
          <w:rPr>
            <w:noProof/>
            <w:lang w:val="en-GB"/>
          </w:rPr>
          <w:delText>;</w:delText>
        </w:r>
        <w:r w:rsidRPr="004A447D" w:rsidDel="000F18A9">
          <w:rPr>
            <w:noProof/>
            <w:lang w:val="en-GB"/>
          </w:rPr>
          <w:delText xml:space="preserve"> all p’s &gt; 0.4).</w:delText>
        </w:r>
        <w:r w:rsidR="0023479E" w:rsidDel="000F18A9">
          <w:rPr>
            <w:noProof/>
            <w:lang w:val="en-GB"/>
          </w:rPr>
          <w:delText xml:space="preserve"> All Bayes Factors indicated strong support for the </w:delText>
        </w:r>
        <w:r w:rsidR="008127E3" w:rsidDel="000F18A9">
          <w:rPr>
            <w:noProof/>
            <w:lang w:val="en-GB"/>
          </w:rPr>
          <w:delText>null (see supplement).</w:delText>
        </w:r>
        <w:r w:rsidR="00563DE2" w:rsidRPr="004A447D" w:rsidDel="000F18A9">
          <w:rPr>
            <w:noProof/>
            <w:lang w:val="en-GB"/>
          </w:rPr>
          <w:delText xml:space="preserve"> </w:delText>
        </w:r>
      </w:del>
    </w:p>
    <w:p w14:paraId="5EB2226B" w14:textId="4C6A50B7" w:rsidR="00DD2A5B" w:rsidDel="000F18A9" w:rsidRDefault="00BA128E" w:rsidP="00DD2A5B">
      <w:pPr>
        <w:rPr>
          <w:moveFrom w:id="67" w:author="Heino, Matti T J" w:date="2018-07-31T16:07:00Z"/>
          <w:noProof/>
          <w:lang w:val="en-GB"/>
        </w:rPr>
      </w:pPr>
      <w:moveFromRangeStart w:id="68" w:author="Heino, Matti T J" w:date="2018-07-31T16:07:00Z" w:name="move520816591"/>
      <w:moveFrom w:id="69" w:author="Heino, Matti T J" w:date="2018-07-31T16:07:00Z">
        <w:r w:rsidDel="000F18A9">
          <w:rPr>
            <w:noProof/>
            <w:lang w:val="en-GB"/>
          </w:rPr>
          <w:t>As shown in</w:t>
        </w:r>
        <w:r w:rsidR="0023479E" w:rsidDel="000F18A9">
          <w:rPr>
            <w:noProof/>
            <w:lang w:val="en-GB"/>
          </w:rPr>
          <w:t xml:space="preserve"> </w:t>
        </w:r>
        <w:r w:rsidR="0023479E" w:rsidDel="000F18A9">
          <w:rPr>
            <w:noProof/>
            <w:lang w:val="en-GB"/>
          </w:rPr>
          <w:fldChar w:fldCharType="begin"/>
        </w:r>
        <w:r w:rsidR="0023479E" w:rsidDel="000F18A9">
          <w:rPr>
            <w:noProof/>
            <w:lang w:val="en-GB"/>
          </w:rPr>
          <w:instrText xml:space="preserve"> REF _Ref501370911 \h </w:instrText>
        </w:r>
        <w:r w:rsidR="0023479E" w:rsidDel="000F18A9">
          <w:rPr>
            <w:noProof/>
            <w:lang w:val="en-GB"/>
          </w:rPr>
        </w:r>
        <w:r w:rsidR="0023479E" w:rsidDel="000F18A9">
          <w:rPr>
            <w:noProof/>
            <w:lang w:val="en-GB"/>
          </w:rPr>
          <w:fldChar w:fldCharType="separate"/>
        </w:r>
        <w:r w:rsidR="00553F4D" w:rsidRPr="0023479E" w:rsidDel="000F18A9">
          <w:rPr>
            <w:lang w:val="en-US"/>
          </w:rPr>
          <w:t xml:space="preserve">Figure </w:t>
        </w:r>
        <w:r w:rsidR="00553F4D" w:rsidDel="000F18A9">
          <w:rPr>
            <w:noProof/>
            <w:lang w:val="en-US"/>
          </w:rPr>
          <w:t>2</w:t>
        </w:r>
        <w:r w:rsidR="0023479E" w:rsidDel="000F18A9">
          <w:rPr>
            <w:noProof/>
            <w:lang w:val="en-GB"/>
          </w:rPr>
          <w:fldChar w:fldCharType="end"/>
        </w:r>
        <w:r w:rsidR="0023479E" w:rsidDel="000F18A9">
          <w:rPr>
            <w:noProof/>
            <w:lang w:val="en-GB"/>
          </w:rPr>
          <w:t>,</w:t>
        </w:r>
        <w:r w:rsidDel="000F18A9">
          <w:rPr>
            <w:noProof/>
            <w:lang w:val="en-GB"/>
          </w:rPr>
          <w:t xml:space="preserve"> </w:t>
        </w:r>
        <w:r w:rsidR="00DD2A5B" w:rsidRPr="004A447D" w:rsidDel="000F18A9">
          <w:rPr>
            <w:noProof/>
            <w:lang w:val="en-GB"/>
          </w:rPr>
          <w:t xml:space="preserve">74.9% of respondents </w:t>
        </w:r>
        <w:r w:rsidR="00DD2A5B" w:rsidDel="000F18A9">
          <w:rPr>
            <w:noProof/>
            <w:lang w:val="en-GB"/>
          </w:rPr>
          <w:t>reported</w:t>
        </w:r>
        <w:r w:rsidR="00DD2A5B" w:rsidRPr="004A447D" w:rsidDel="000F18A9">
          <w:rPr>
            <w:noProof/>
            <w:lang w:val="en-GB"/>
          </w:rPr>
          <w:t xml:space="preserve"> </w:t>
        </w:r>
        <w:r w:rsidDel="000F18A9">
          <w:rPr>
            <w:noProof/>
            <w:lang w:val="en-GB"/>
          </w:rPr>
          <w:t>having</w:t>
        </w:r>
        <w:r w:rsidR="00DD2A5B" w:rsidRPr="004A447D" w:rsidDel="000F18A9">
          <w:rPr>
            <w:noProof/>
            <w:lang w:val="en-GB"/>
          </w:rPr>
          <w:t xml:space="preserve"> </w:t>
        </w:r>
        <w:r w:rsidR="00DD2A5B" w:rsidDel="000F18A9">
          <w:rPr>
            <w:noProof/>
            <w:lang w:val="en-GB"/>
          </w:rPr>
          <w:t>opened and read the SMS</w:t>
        </w:r>
        <w:r w:rsidR="00DD2A5B" w:rsidRPr="004A447D" w:rsidDel="000F18A9">
          <w:rPr>
            <w:noProof/>
            <w:lang w:val="en-GB"/>
          </w:rPr>
          <w:t xml:space="preserve"> at least four mornings.</w:t>
        </w:r>
      </w:moveFrom>
    </w:p>
    <w:p w14:paraId="39346C48" w14:textId="600F6304" w:rsidR="00B50FDD" w:rsidRPr="004A447D" w:rsidDel="000F18A9" w:rsidRDefault="00B50FDD" w:rsidP="00B50FDD">
      <w:pPr>
        <w:rPr>
          <w:moveFrom w:id="70" w:author="Heino, Matti T J" w:date="2018-07-31T16:07:00Z"/>
          <w:noProof/>
          <w:lang w:val="en-GB" w:eastAsia="zh-CN"/>
        </w:rPr>
      </w:pPr>
      <w:moveFrom w:id="71" w:author="Heino, Matti T J" w:date="2018-07-31T16:07:00Z">
        <w:r w:rsidRPr="004A447D" w:rsidDel="000F18A9">
          <w:rPr>
            <w:noProof/>
            <w:lang w:val="en-GB" w:eastAsia="zh-CN"/>
          </w:rPr>
          <w:t>Discussing the content of the messages with peers was not common</w:t>
        </w:r>
        <w:r w:rsidDel="000F18A9">
          <w:rPr>
            <w:noProof/>
            <w:lang w:val="en-GB" w:eastAsia="zh-CN"/>
          </w:rPr>
          <w:t xml:space="preserve">; </w:t>
        </w:r>
        <w:r w:rsidRPr="004A447D" w:rsidDel="000F18A9">
          <w:rPr>
            <w:noProof/>
            <w:lang w:val="en-GB" w:eastAsia="zh-CN"/>
          </w:rPr>
          <w:t>91.1%</w:t>
        </w:r>
        <w:r w:rsidDel="000F18A9">
          <w:rPr>
            <w:noProof/>
            <w:lang w:val="en-GB" w:eastAsia="zh-CN"/>
          </w:rPr>
          <w:t xml:space="preserve"> answered</w:t>
        </w:r>
        <w:r w:rsidRPr="004A447D" w:rsidDel="000F18A9">
          <w:rPr>
            <w:noProof/>
            <w:lang w:val="en-GB" w:eastAsia="zh-CN"/>
          </w:rPr>
          <w:t xml:space="preserve"> </w:t>
        </w:r>
        <w:r w:rsidDel="000F18A9">
          <w:rPr>
            <w:noProof/>
            <w:lang w:val="en-GB" w:eastAsia="zh-CN"/>
          </w:rPr>
          <w:t xml:space="preserve">having done so </w:t>
        </w:r>
        <w:r w:rsidRPr="004A447D" w:rsidDel="000F18A9">
          <w:rPr>
            <w:noProof/>
            <w:lang w:val="en-GB" w:eastAsia="zh-CN"/>
          </w:rPr>
          <w:t>never or just once</w:t>
        </w:r>
        <w:r w:rsidDel="000F18A9">
          <w:rPr>
            <w:noProof/>
            <w:lang w:val="en-GB" w:eastAsia="zh-CN"/>
          </w:rPr>
          <w:t xml:space="preserve"> (</w:t>
        </w:r>
        <w:r w:rsidR="00051C90" w:rsidDel="000F18A9">
          <w:rPr>
            <w:noProof/>
            <w:lang w:val="en-GB" w:eastAsia="zh-CN"/>
          </w:rPr>
          <w:fldChar w:fldCharType="begin"/>
        </w:r>
        <w:r w:rsidR="00051C90" w:rsidDel="000F18A9">
          <w:rPr>
            <w:noProof/>
            <w:lang w:val="en-GB" w:eastAsia="zh-CN"/>
          </w:rPr>
          <w:instrText xml:space="preserve"> REF _Ref501488703 \h </w:instrText>
        </w:r>
        <w:r w:rsidR="00051C90" w:rsidDel="000F18A9">
          <w:rPr>
            <w:noProof/>
            <w:lang w:val="en-GB" w:eastAsia="zh-CN"/>
          </w:rPr>
        </w:r>
        <w:r w:rsidR="00051C90" w:rsidDel="000F18A9">
          <w:rPr>
            <w:noProof/>
            <w:lang w:val="en-GB" w:eastAsia="zh-CN"/>
          </w:rPr>
          <w:fldChar w:fldCharType="separate"/>
        </w:r>
        <w:r w:rsidR="00553F4D" w:rsidRPr="0023479E" w:rsidDel="000F18A9">
          <w:rPr>
            <w:lang w:val="en-US"/>
          </w:rPr>
          <w:t xml:space="preserve">Figure </w:t>
        </w:r>
        <w:r w:rsidR="00553F4D" w:rsidDel="000F18A9">
          <w:rPr>
            <w:noProof/>
            <w:lang w:val="en-US"/>
          </w:rPr>
          <w:t>3</w:t>
        </w:r>
        <w:r w:rsidR="00051C90" w:rsidDel="000F18A9">
          <w:rPr>
            <w:noProof/>
            <w:lang w:val="en-GB" w:eastAsia="zh-CN"/>
          </w:rPr>
          <w:fldChar w:fldCharType="end"/>
        </w:r>
        <w:r w:rsidDel="000F18A9">
          <w:rPr>
            <w:noProof/>
            <w:lang w:val="en-GB" w:eastAsia="zh-CN"/>
          </w:rPr>
          <w:t>)</w:t>
        </w:r>
        <w:r w:rsidRPr="004A447D" w:rsidDel="000F18A9">
          <w:rPr>
            <w:noProof/>
            <w:lang w:val="en-GB" w:eastAsia="zh-CN"/>
          </w:rPr>
          <w:t>.</w:t>
        </w:r>
      </w:moveFrom>
    </w:p>
    <w:p w14:paraId="3DB1487F" w14:textId="5C0D428F" w:rsidR="00014ED0" w:rsidRPr="004A447D" w:rsidDel="000F18A9" w:rsidRDefault="00014ED0" w:rsidP="009C040A">
      <w:pPr>
        <w:pStyle w:val="Heading3"/>
        <w:rPr>
          <w:del w:id="72" w:author="Heino, Matti T J" w:date="2018-07-31T16:08:00Z"/>
          <w:noProof/>
          <w:lang w:val="en-GB" w:eastAsia="zh-CN"/>
        </w:rPr>
      </w:pPr>
      <w:bookmarkStart w:id="73" w:name="_Toc449907563"/>
      <w:moveFromRangeEnd w:id="68"/>
      <w:del w:id="74" w:author="Heino, Matti T J" w:date="2018-07-31T16:08:00Z">
        <w:r w:rsidRPr="004A447D" w:rsidDel="000F18A9">
          <w:rPr>
            <w:noProof/>
            <w:lang w:val="en-GB" w:eastAsia="zh-CN"/>
          </w:rPr>
          <w:delText>Satisfaction with the message content</w:delText>
        </w:r>
        <w:bookmarkEnd w:id="73"/>
        <w:r w:rsidR="0023479E" w:rsidDel="000F18A9">
          <w:rPr>
            <w:noProof/>
            <w:lang w:val="en-GB" w:eastAsia="zh-CN"/>
          </w:rPr>
          <w:delText xml:space="preserve"> and open comments</w:delText>
        </w:r>
      </w:del>
    </w:p>
    <w:p w14:paraId="37FFF61A" w14:textId="6C0476F5" w:rsidR="007F3521" w:rsidDel="000F18A9" w:rsidRDefault="00014ED0" w:rsidP="00913F09">
      <w:pPr>
        <w:rPr>
          <w:del w:id="75" w:author="Heino, Matti T J" w:date="2018-07-31T16:08:00Z"/>
          <w:noProof/>
          <w:lang w:val="en-GB"/>
        </w:rPr>
      </w:pPr>
      <w:del w:id="76" w:author="Heino, Matti T J" w:date="2018-07-31T16:08:00Z">
        <w:r w:rsidRPr="004A447D" w:rsidDel="000F18A9">
          <w:rPr>
            <w:noProof/>
            <w:lang w:val="en-GB" w:eastAsia="zh-CN"/>
          </w:rPr>
          <w:delText xml:space="preserve">The messages were </w:delText>
        </w:r>
        <w:r w:rsidR="000C54F4" w:rsidRPr="004A447D" w:rsidDel="000F18A9">
          <w:rPr>
            <w:noProof/>
            <w:lang w:val="en-GB" w:eastAsia="zh-CN"/>
          </w:rPr>
          <w:delText xml:space="preserve">evaluated </w:delText>
        </w:r>
        <w:r w:rsidR="00597F6C" w:rsidDel="000F18A9">
          <w:rPr>
            <w:noProof/>
            <w:lang w:val="en-GB" w:eastAsia="zh-CN"/>
          </w:rPr>
          <w:delText>positively.</w:delText>
        </w:r>
        <w:r w:rsidR="00B50FDD" w:rsidRPr="00B50FDD" w:rsidDel="000F18A9">
          <w:rPr>
            <w:noProof/>
            <w:lang w:val="en-GB"/>
          </w:rPr>
          <w:delText xml:space="preserve"> </w:delText>
        </w:r>
        <w:r w:rsidR="0023479E" w:rsidDel="000F18A9">
          <w:rPr>
            <w:noProof/>
            <w:lang w:val="en-GB"/>
          </w:rPr>
          <w:delText>O</w:delText>
        </w:r>
        <w:r w:rsidR="00B50FDD" w:rsidRPr="004A447D" w:rsidDel="000F18A9">
          <w:rPr>
            <w:noProof/>
            <w:lang w:val="en-GB"/>
          </w:rPr>
          <w:delText>nly 3.5% of the participants indicated disagreement with the statement</w:delText>
        </w:r>
        <w:r w:rsidR="0023479E" w:rsidDel="000F18A9">
          <w:rPr>
            <w:noProof/>
            <w:lang w:val="en-GB"/>
          </w:rPr>
          <w:delText xml:space="preserve"> “</w:delText>
        </w:r>
        <w:r w:rsidR="0023479E" w:rsidRPr="0023479E" w:rsidDel="000F18A9">
          <w:rPr>
            <w:noProof/>
            <w:lang w:val="en-GB"/>
          </w:rPr>
          <w:delText>I was satisfied with the content of the messages</w:delText>
        </w:r>
        <w:r w:rsidR="0023479E" w:rsidDel="000F18A9">
          <w:rPr>
            <w:noProof/>
            <w:lang w:val="en-GB"/>
          </w:rPr>
          <w:delText>” (see supplement)</w:delText>
        </w:r>
        <w:r w:rsidR="00B50FDD" w:rsidRPr="004A447D" w:rsidDel="000F18A9">
          <w:rPr>
            <w:noProof/>
            <w:lang w:val="en-GB"/>
          </w:rPr>
          <w:delText>.</w:delText>
        </w:r>
        <w:r w:rsidR="00B50FDD" w:rsidDel="000F18A9">
          <w:rPr>
            <w:noProof/>
            <w:lang w:val="en-GB"/>
          </w:rPr>
          <w:delText xml:space="preserve"> </w:delText>
        </w:r>
      </w:del>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77" w:name="_Toc449907564"/>
      <w:r w:rsidRPr="004A447D">
        <w:rPr>
          <w:noProof/>
          <w:lang w:val="en-GB"/>
        </w:rPr>
        <w:t>Wear</w:t>
      </w:r>
      <w:r w:rsidR="006D410E" w:rsidRPr="004A447D">
        <w:rPr>
          <w:noProof/>
          <w:lang w:val="en-GB"/>
        </w:rPr>
        <w:t xml:space="preserve"> time</w:t>
      </w:r>
      <w:r w:rsidRPr="004A447D">
        <w:rPr>
          <w:noProof/>
          <w:lang w:val="en-GB"/>
        </w:rPr>
        <w:t>s</w:t>
      </w:r>
      <w:bookmarkEnd w:id="77"/>
    </w:p>
    <w:p w14:paraId="5A6D1087" w14:textId="77777777" w:rsidR="00025DBB" w:rsidRDefault="00025DBB" w:rsidP="00025DBB">
      <w:pPr>
        <w:pStyle w:val="Heading3"/>
        <w:rPr>
          <w:noProof/>
          <w:lang w:val="en-GB"/>
        </w:rPr>
      </w:pPr>
      <w:bookmarkStart w:id="78"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lastRenderedPageBreak/>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041E537C" w:rsidR="000A03AF" w:rsidRPr="004A447D" w:rsidRDefault="000A03AF" w:rsidP="009C040A">
      <w:pPr>
        <w:pStyle w:val="Heading3"/>
        <w:rPr>
          <w:noProof/>
          <w:lang w:val="en-GB"/>
        </w:rPr>
      </w:pPr>
      <w:r w:rsidRPr="004A447D">
        <w:rPr>
          <w:noProof/>
          <w:lang w:val="en-GB"/>
        </w:rPr>
        <w:lastRenderedPageBreak/>
        <w:t xml:space="preserve">Valid </w:t>
      </w:r>
      <w:bookmarkEnd w:id="78"/>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79" w:name="_Toc449907566"/>
      <w:r w:rsidRPr="004A447D">
        <w:rPr>
          <w:noProof/>
          <w:lang w:val="en-GB"/>
        </w:rPr>
        <w:lastRenderedPageBreak/>
        <w:t>Dose dependence</w:t>
      </w:r>
      <w:bookmarkEnd w:id="79"/>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80" w:name="_Toc449907568"/>
      <w:r w:rsidRPr="004A447D">
        <w:t>Discussion</w:t>
      </w:r>
      <w:bookmarkEnd w:id="80"/>
    </w:p>
    <w:p w14:paraId="418F2983" w14:textId="357872D7" w:rsidR="00256340" w:rsidRPr="00823E64" w:rsidRDefault="00FA0493" w:rsidP="008571CC">
      <w:pPr>
        <w:rPr>
          <w:noProof/>
          <w:color w:val="000000"/>
          <w:lang w:val="en-US"/>
        </w:rPr>
      </w:pPr>
      <w:r>
        <w:rPr>
          <w:noProof/>
          <w:color w:val="000000"/>
          <w:lang w:val="en-GB"/>
        </w:rPr>
        <w:t>T</w:t>
      </w:r>
      <w:r w:rsidR="008571CC" w:rsidRPr="004A447D">
        <w:rPr>
          <w:noProof/>
          <w:color w:val="000000"/>
          <w:lang w:val="en-GB"/>
        </w:rPr>
        <w:t xml:space="preserve">his </w:t>
      </w:r>
      <w:r w:rsidR="00A57787" w:rsidRPr="004A447D">
        <w:rPr>
          <w:noProof/>
          <w:color w:val="000000"/>
          <w:lang w:val="en-GB"/>
        </w:rPr>
        <w:t>study evaluate</w:t>
      </w:r>
      <w:r>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 xml:space="preserve">increase accelerometer wear times </w:t>
      </w:r>
      <w:del w:id="81" w:author="Heino, Matti T J" w:date="2018-08-01T18:04:00Z">
        <w:r w:rsidR="008571CC" w:rsidRPr="004A447D" w:rsidDel="00B92047">
          <w:rPr>
            <w:noProof/>
            <w:color w:val="000000"/>
            <w:lang w:val="en-GB"/>
          </w:rPr>
          <w:delText xml:space="preserve">in </w:delText>
        </w:r>
      </w:del>
      <w:ins w:id="82" w:author="Heino, Matti T J" w:date="2018-08-01T18:04:00Z">
        <w:r w:rsidR="00B92047">
          <w:rPr>
            <w:noProof/>
            <w:color w:val="000000"/>
            <w:lang w:val="en-GB"/>
          </w:rPr>
          <w:t>during</w:t>
        </w:r>
        <w:r w:rsidR="00B92047" w:rsidRPr="004A447D">
          <w:rPr>
            <w:noProof/>
            <w:color w:val="000000"/>
            <w:lang w:val="en-GB"/>
          </w:rPr>
          <w:t xml:space="preserve"> </w:t>
        </w:r>
      </w:ins>
      <w:r w:rsidR="008571CC" w:rsidRPr="004A447D">
        <w:rPr>
          <w:noProof/>
          <w:color w:val="000000"/>
          <w:lang w:val="en-GB"/>
        </w:rPr>
        <w:t>the Let’s Move It trial</w:t>
      </w:r>
      <w:r w:rsidR="00A57787" w:rsidRPr="004A447D">
        <w:rPr>
          <w:noProof/>
          <w:color w:val="000000"/>
          <w:lang w:val="en-GB"/>
        </w:rPr>
        <w:t xml:space="preserve"> internal pilot study</w:t>
      </w:r>
      <w:r w:rsidR="008571CC" w:rsidRPr="004A447D">
        <w:rPr>
          <w:noProof/>
          <w:color w:val="000000"/>
          <w:lang w:val="en-GB"/>
        </w:rPr>
        <w:t xml:space="preserve">, </w:t>
      </w:r>
      <w:r w:rsidR="00A57787" w:rsidRPr="004A447D">
        <w:rPr>
          <w:noProof/>
          <w:color w:val="000000"/>
          <w:lang w:val="en-GB"/>
        </w:rPr>
        <w:t>and specifically,</w:t>
      </w:r>
      <w:r w:rsidR="00B4685B" w:rsidRPr="004A447D">
        <w:rPr>
          <w:noProof/>
          <w:color w:val="000000"/>
          <w:lang w:val="en-GB"/>
        </w:rPr>
        <w:t xml:space="preserve"> </w:t>
      </w:r>
      <w:r w:rsidR="00256340">
        <w:rPr>
          <w:noProof/>
          <w:color w:val="000000"/>
          <w:lang w:val="en-GB"/>
        </w:rPr>
        <w:t>test</w:t>
      </w:r>
      <w:r>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ins w:id="83" w:author="Heino, Matti T J" w:date="2018-07-31T16:43:00Z">
        <w:r w:rsidR="00CC2FBC">
          <w:rPr>
            <w:noProof/>
            <w:color w:val="000000"/>
            <w:lang w:val="en-GB"/>
          </w:rPr>
          <w:t xml:space="preserve"> (see</w:t>
        </w:r>
      </w:ins>
      <w:ins w:id="84" w:author="Heino, Matti T J" w:date="2018-07-31T16:44:00Z">
        <w:r w:rsidR="00CC2FBC">
          <w:rPr>
            <w:noProof/>
            <w:color w:val="000000"/>
            <w:lang w:val="en-GB"/>
          </w:rPr>
          <w:t xml:space="preserve"> supplement sections “Interpreting Bayes Factors” and “</w:t>
        </w:r>
        <w:r w:rsidR="00CC2FBC" w:rsidRPr="00CC2FBC">
          <w:rPr>
            <w:noProof/>
            <w:color w:val="000000"/>
            <w:lang w:val="en-GB"/>
          </w:rPr>
          <w:t>Bayesian ANOVA</w:t>
        </w:r>
        <w:r w:rsidR="00CC2FBC">
          <w:rPr>
            <w:noProof/>
            <w:color w:val="000000"/>
            <w:lang w:val="en-GB"/>
          </w:rPr>
          <w:t>” for details</w:t>
        </w:r>
      </w:ins>
      <w:ins w:id="85" w:author="Heino, Matti T J" w:date="2018-07-31T16:49:00Z">
        <w:r w:rsidR="00CC2FBC">
          <w:rPr>
            <w:noProof/>
            <w:color w:val="000000"/>
            <w:lang w:val="en-GB"/>
          </w:rPr>
          <w:t>).</w:t>
        </w:r>
      </w:ins>
      <w:del w:id="86" w:author="Heino, Matti T J" w:date="2018-07-31T16:44:00Z">
        <w:r w:rsidR="00695128" w:rsidRPr="00CC2FBC" w:rsidDel="00CC2FBC">
          <w:rPr>
            <w:noProof/>
            <w:color w:val="000000"/>
            <w:lang w:val="en-GB"/>
          </w:rPr>
          <w:delText>.</w:delText>
        </w:r>
      </w:del>
      <w:ins w:id="87" w:author="Heino, Matti T J" w:date="2018-07-31T16:22:00Z">
        <w:r w:rsidR="003031F0">
          <w:rPr>
            <w:noProof/>
            <w:color w:val="000000"/>
            <w:lang w:val="en-GB"/>
          </w:rPr>
          <w:t xml:space="preserve"> </w:t>
        </w:r>
      </w:ins>
      <w:ins w:id="88" w:author="Heino, Matti T J" w:date="2018-07-31T17:09:00Z">
        <w:r w:rsidR="00823E64">
          <w:rPr>
            <w:noProof/>
            <w:color w:val="000000"/>
            <w:lang w:val="en-GB"/>
          </w:rPr>
          <w:t xml:space="preserve">As it is neither logically </w:t>
        </w:r>
      </w:ins>
      <w:ins w:id="89" w:author="Heino, Matti T J" w:date="2018-07-31T17:12:00Z">
        <w:r w:rsidR="00823E64">
          <w:rPr>
            <w:noProof/>
            <w:color w:val="000000"/>
            <w:lang w:val="en-GB"/>
          </w:rPr>
          <w:t>n</w:t>
        </w:r>
      </w:ins>
      <w:ins w:id="90" w:author="Heino, Matti T J" w:date="2018-07-31T17:09:00Z">
        <w:r w:rsidR="00823E64">
          <w:rPr>
            <w:noProof/>
            <w:color w:val="000000"/>
            <w:lang w:val="en-GB"/>
          </w:rPr>
          <w:t xml:space="preserve">or statistically </w:t>
        </w:r>
      </w:ins>
      <w:ins w:id="91" w:author="Heino, Matti T J" w:date="2018-07-31T17:12:00Z">
        <w:r w:rsidR="00823E64">
          <w:rPr>
            <w:noProof/>
            <w:color w:val="000000"/>
            <w:lang w:val="en-GB"/>
          </w:rPr>
          <w:t xml:space="preserve">appropriate </w:t>
        </w:r>
      </w:ins>
      <w:ins w:id="92" w:author="Heino, Matti T J" w:date="2018-07-31T17:09:00Z">
        <w:r w:rsidR="00823E64">
          <w:rPr>
            <w:noProof/>
            <w:color w:val="000000"/>
            <w:lang w:val="en-GB"/>
          </w:rPr>
          <w:t xml:space="preserve">to </w:t>
        </w:r>
      </w:ins>
      <w:ins w:id="93" w:author="Heino, Matti T J" w:date="2018-07-31T17:10:00Z">
        <w:r w:rsidR="00823E64">
          <w:rPr>
            <w:noProof/>
            <w:color w:val="000000"/>
            <w:lang w:val="en-GB"/>
          </w:rPr>
          <w:t>conclude the absence of an effect from a non-significant hypothesis test</w:t>
        </w:r>
      </w:ins>
      <w:ins w:id="94" w:author="Heino, Matti T J" w:date="2018-07-31T17:12:00Z">
        <w:r w:rsidR="00823E64">
          <w:rPr>
            <w:noProof/>
            <w:color w:val="000000"/>
            <w:lang w:val="en-GB"/>
          </w:rPr>
          <w:t xml:space="preserve"> </w:t>
        </w:r>
        <w:r w:rsidR="00823E64">
          <w:rPr>
            <w:noProof/>
            <w:color w:val="000000"/>
            <w:lang w:val="en-GB"/>
          </w:rPr>
          <w:fldChar w:fldCharType="begin"/>
        </w:r>
        <w:r w:rsidR="00823E64">
          <w:rPr>
            <w:noProof/>
            <w:color w:val="000000"/>
            <w:lang w:val="en-GB"/>
          </w:rPr>
          <w: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r w:rsidR="00823E64">
          <w:rPr>
            <w:noProof/>
            <w:color w:val="000000"/>
            <w:lang w:val="en-GB"/>
          </w:rPr>
          <w:fldChar w:fldCharType="separate"/>
        </w:r>
        <w:r w:rsidR="00823E64" w:rsidRPr="00CC2FBC">
          <w:rPr>
            <w:lang w:val="en-US"/>
          </w:rPr>
          <w:t>[57, 58]</w:t>
        </w:r>
        <w:r w:rsidR="00823E64">
          <w:rPr>
            <w:noProof/>
            <w:color w:val="000000"/>
            <w:lang w:val="en-GB"/>
          </w:rPr>
          <w:fldChar w:fldCharType="end"/>
        </w:r>
      </w:ins>
      <w:ins w:id="95" w:author="Heino, Matti T J" w:date="2018-07-31T17:10:00Z">
        <w:r w:rsidR="00823E64">
          <w:rPr>
            <w:noProof/>
            <w:color w:val="000000"/>
            <w:lang w:val="en-GB"/>
          </w:rPr>
          <w:t xml:space="preserve">, we hope the analyses </w:t>
        </w:r>
      </w:ins>
      <w:ins w:id="96" w:author="Heino, Matti T J" w:date="2018-07-31T17:15:00Z">
        <w:r w:rsidR="00823E64" w:rsidRPr="00823E64">
          <w:rPr>
            <w:iCs/>
            <w:color w:val="000000"/>
            <w:lang w:val="en-US"/>
          </w:rPr>
          <w:t>contribute to</w:t>
        </w:r>
      </w:ins>
      <w:ins w:id="97" w:author="Heino, Matti T J" w:date="2018-07-31T16:45:00Z">
        <w:r w:rsidR="00CC2FBC">
          <w:rPr>
            <w:noProof/>
            <w:color w:val="000000"/>
            <w:lang w:val="en-GB"/>
          </w:rPr>
          <w:t xml:space="preserve"> a long-overdue </w:t>
        </w:r>
      </w:ins>
      <w:ins w:id="98" w:author="Heino, Matti T J" w:date="2018-07-31T17:13:00Z">
        <w:r w:rsidR="00823E64">
          <w:rPr>
            <w:noProof/>
            <w:color w:val="000000"/>
            <w:lang w:val="en-GB"/>
          </w:rPr>
          <w:t xml:space="preserve">inferential </w:t>
        </w:r>
      </w:ins>
      <w:ins w:id="99" w:author="Heino, Matti T J" w:date="2018-07-31T16:45:00Z">
        <w:r w:rsidR="00CC2FBC">
          <w:rPr>
            <w:noProof/>
            <w:color w:val="000000"/>
            <w:lang w:val="en-GB"/>
          </w:rPr>
          <w:t>development in the field</w:t>
        </w:r>
      </w:ins>
      <w:del w:id="100" w:author="Heino, Matti T J" w:date="2018-07-31T17:12:00Z">
        <w:r w:rsidR="00CC2FBC" w:rsidDel="00823E64">
          <w:rPr>
            <w:noProof/>
            <w:color w:val="000000"/>
            <w:lang w:val="en-GB"/>
          </w:rPr>
          <w:fldChar w:fldCharType="begin"/>
        </w:r>
        <w:r w:rsidR="00CC2FBC" w:rsidDel="00823E64">
          <w:rPr>
            <w:noProof/>
            <w:color w:val="000000"/>
            <w:lang w:val="en-GB"/>
          </w:rPr>
          <w:del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delInstrText>
        </w:r>
        <w:r w:rsidR="00CC2FBC" w:rsidDel="00823E64">
          <w:rPr>
            <w:noProof/>
            <w:color w:val="000000"/>
            <w:lang w:val="en-GB"/>
          </w:rPr>
          <w:fldChar w:fldCharType="separate"/>
        </w:r>
        <w:r w:rsidR="00CC2FBC" w:rsidRPr="00CC2FBC" w:rsidDel="00823E64">
          <w:rPr>
            <w:lang w:val="en-US"/>
          </w:rPr>
          <w:delText>[57, 58]</w:delText>
        </w:r>
        <w:r w:rsidR="00CC2FBC" w:rsidDel="00823E64">
          <w:rPr>
            <w:noProof/>
            <w:color w:val="000000"/>
            <w:lang w:val="en-GB"/>
          </w:rPr>
          <w:fldChar w:fldCharType="end"/>
        </w:r>
      </w:del>
      <w:ins w:id="101" w:author="Heino, Matti T J" w:date="2018-07-31T16:48:00Z">
        <w:r w:rsidR="00CC2FBC">
          <w:rPr>
            <w:noProof/>
            <w:color w:val="000000"/>
            <w:lang w:val="en-GB"/>
          </w:rPr>
          <w:t>.</w:t>
        </w:r>
      </w:ins>
      <w:ins w:id="102" w:author="Heino, Matti T J" w:date="2018-07-31T17:09:00Z">
        <w:r w:rsidR="00823E64" w:rsidRPr="00823E64">
          <w:rPr>
            <w:lang w:val="en-US"/>
          </w:rPr>
          <w:t xml:space="preserve"> </w:t>
        </w:r>
      </w:ins>
    </w:p>
    <w:p w14:paraId="777DEFF6" w14:textId="3841589D"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of reminders not being able to increase wear time</w:t>
      </w:r>
      <w:del w:id="103" w:author="Heino, Matti T J" w:date="2018-08-01T14:27:00Z">
        <w:r w:rsidDel="002436AE">
          <w:rPr>
            <w:noProof/>
            <w:color w:val="000000"/>
            <w:lang w:val="en-GB"/>
          </w:rPr>
          <w:delText>. This</w:delText>
        </w:r>
      </w:del>
      <w:r>
        <w:rPr>
          <w:noProof/>
          <w:color w:val="000000"/>
          <w:lang w:val="en-GB"/>
        </w:rPr>
        <w:t xml:space="preserve">, </w:t>
      </w:r>
      <w:ins w:id="104" w:author="Heino, Matti T J" w:date="2018-08-01T14:28:00Z">
        <w:r w:rsidR="002436AE" w:rsidRPr="002436AE">
          <w:rPr>
            <w:iCs/>
            <w:color w:val="000000"/>
            <w:lang w:val="en-US"/>
          </w:rPr>
          <w:t>despite attempting</w:t>
        </w:r>
        <w:r w:rsidR="002436AE" w:rsidRPr="002436AE">
          <w:rPr>
            <w:i/>
            <w:iCs/>
            <w:color w:val="000000"/>
            <w:lang w:val="en-US"/>
          </w:rPr>
          <w:t xml:space="preserve"> </w:t>
        </w:r>
      </w:ins>
      <w:del w:id="105" w:author="Heino, Matti T J" w:date="2018-08-01T14:28:00Z">
        <w:r w:rsidDel="002436AE">
          <w:rPr>
            <w:noProof/>
            <w:color w:val="000000"/>
            <w:lang w:val="en-GB"/>
          </w:rPr>
          <w:delText xml:space="preserve">although we attempted </w:delText>
        </w:r>
      </w:del>
      <w:r>
        <w:rPr>
          <w:noProof/>
          <w:color w:val="000000"/>
          <w:lang w:val="en-GB"/>
        </w:rPr>
        <w:t xml:space="preserve">to improve on the earlier studies for example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37601321" w:rsidR="00695128" w:rsidRDefault="00695128" w:rsidP="00695128">
      <w:pPr>
        <w:rPr>
          <w:noProof/>
          <w:lang w:val="en-GB"/>
        </w:rPr>
      </w:pPr>
      <w:r w:rsidRPr="004A447D">
        <w:rPr>
          <w:noProof/>
          <w:lang w:val="en-GB"/>
        </w:rPr>
        <w:lastRenderedPageBreak/>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now, the contextual framework of the effect remains unclear to an extent. Thus, the pool of possible reasons for null results is vast. These reasons would include e.g. 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ranging from demographic factors to the presence of copy machines). </w:t>
      </w:r>
    </w:p>
    <w:p w14:paraId="0FF82936" w14:textId="426F7FAC" w:rsidR="00CF2F28" w:rsidRPr="004A447D" w:rsidDel="00471F5E" w:rsidRDefault="00127EED" w:rsidP="008571CC">
      <w:pPr>
        <w:rPr>
          <w:del w:id="106" w:author="Heino, Matti T J" w:date="2018-07-31T16:31:00Z"/>
          <w:noProof/>
          <w:color w:val="000000"/>
          <w:lang w:val="en-GB"/>
        </w:rPr>
      </w:pPr>
      <w:del w:id="107" w:author="Heino, Matti T J" w:date="2018-07-31T16:31:00Z">
        <w:r w:rsidRPr="004A447D" w:rsidDel="00471F5E">
          <w:rPr>
            <w:noProof/>
            <w:color w:val="000000"/>
            <w:lang w:val="en-GB"/>
          </w:rPr>
          <w:delText>Bayesian analysis allowed us to quantify evidence for the null effect.</w:delText>
        </w:r>
        <w:r w:rsidR="00256340" w:rsidDel="00471F5E">
          <w:rPr>
            <w:noProof/>
            <w:color w:val="000000"/>
            <w:lang w:val="en-GB"/>
          </w:rPr>
          <w:delText xml:space="preserve"> </w:delText>
        </w:r>
        <w:r w:rsidR="00CF2F28" w:rsidRPr="004A447D" w:rsidDel="00471F5E">
          <w:rPr>
            <w:noProof/>
            <w:color w:val="000000"/>
            <w:lang w:val="en-GB"/>
          </w:rPr>
          <w:delText xml:space="preserve">The </w:delText>
        </w:r>
        <w:r w:rsidR="000F24DD" w:rsidDel="00471F5E">
          <w:rPr>
            <w:noProof/>
            <w:color w:val="000000"/>
            <w:lang w:val="en-GB"/>
          </w:rPr>
          <w:delText>BF</w:delText>
        </w:r>
        <w:r w:rsidR="009048C4" w:rsidRPr="004A447D" w:rsidDel="00471F5E">
          <w:rPr>
            <w:noProof/>
            <w:vertAlign w:val="subscript"/>
            <w:lang w:val="en-GB"/>
          </w:rPr>
          <w:delText>01</w:delText>
        </w:r>
        <w:r w:rsidR="009048C4" w:rsidRPr="004A447D" w:rsidDel="00471F5E">
          <w:rPr>
            <w:noProof/>
            <w:lang w:val="en-GB"/>
          </w:rPr>
          <w:delText xml:space="preserve"> of </w:delText>
        </w:r>
        <w:r w:rsidR="009048C4" w:rsidDel="00471F5E">
          <w:rPr>
            <w:noProof/>
            <w:lang w:val="en-GB"/>
          </w:rPr>
          <w:delText>12.05</w:delText>
        </w:r>
        <w:r w:rsidR="000F24DD" w:rsidDel="00471F5E">
          <w:rPr>
            <w:noProof/>
            <w:color w:val="000000"/>
            <w:lang w:val="en-GB"/>
          </w:rPr>
          <w:delText xml:space="preserve"> </w:delText>
        </w:r>
        <w:r w:rsidR="00A3023D" w:rsidDel="00471F5E">
          <w:rPr>
            <w:noProof/>
            <w:color w:val="000000"/>
            <w:lang w:val="en-GB"/>
          </w:rPr>
          <w:delText xml:space="preserve">from </w:delText>
        </w:r>
        <w:r w:rsidR="000F24DD" w:rsidDel="00471F5E">
          <w:rPr>
            <w:noProof/>
            <w:color w:val="000000"/>
            <w:lang w:val="en-GB"/>
          </w:rPr>
          <w:delText>testing equality of weartime means</w:delText>
        </w:r>
        <w:r w:rsidR="00025DBB" w:rsidDel="00471F5E">
          <w:rPr>
            <w:noProof/>
            <w:color w:val="000000"/>
            <w:lang w:val="en-GB"/>
          </w:rPr>
          <w:delText xml:space="preserve"> </w:delText>
        </w:r>
        <w:r w:rsidR="000F24DD" w:rsidDel="00471F5E">
          <w:rPr>
            <w:noProof/>
            <w:color w:val="000000"/>
            <w:lang w:val="en-GB"/>
          </w:rPr>
          <w:delText xml:space="preserve">between the three </w:delText>
        </w:r>
        <w:r w:rsidR="00A3023D" w:rsidDel="00471F5E">
          <w:rPr>
            <w:noProof/>
            <w:color w:val="000000"/>
            <w:lang w:val="en-GB"/>
          </w:rPr>
          <w:delText xml:space="preserve">arms </w:delText>
        </w:r>
        <w:r w:rsidR="00025DBB" w:rsidDel="00471F5E">
          <w:rPr>
            <w:noProof/>
            <w:color w:val="000000"/>
            <w:lang w:val="en-GB"/>
          </w:rPr>
          <w:delText>(i.e. the Bayesian ANOVA)</w:delText>
        </w:r>
        <w:r w:rsidR="000F24DD" w:rsidDel="00471F5E">
          <w:rPr>
            <w:noProof/>
            <w:color w:val="000000"/>
            <w:lang w:val="en-GB"/>
          </w:rPr>
          <w:delText xml:space="preserve"> </w:delText>
        </w:r>
        <w:r w:rsidR="00CF2F28" w:rsidRPr="004A447D" w:rsidDel="00471F5E">
          <w:rPr>
            <w:noProof/>
            <w:lang w:val="en-GB"/>
          </w:rPr>
          <w:delText xml:space="preserve">is enough to move an impartial observer with 1:1 </w:delText>
        </w:r>
        <w:r w:rsidR="00004F08" w:rsidRPr="004A447D" w:rsidDel="00471F5E">
          <w:rPr>
            <w:noProof/>
            <w:lang w:val="en-GB"/>
          </w:rPr>
          <w:delText xml:space="preserve">prior </w:delText>
        </w:r>
        <w:r w:rsidR="00CF2F28" w:rsidRPr="004A447D" w:rsidDel="00471F5E">
          <w:rPr>
            <w:noProof/>
            <w:lang w:val="en-GB"/>
          </w:rPr>
          <w:delText xml:space="preserve">odds to a </w:delText>
        </w:r>
        <w:r w:rsidR="00DE5869" w:rsidDel="00471F5E">
          <w:rPr>
            <w:noProof/>
            <w:lang w:val="en-GB"/>
          </w:rPr>
          <w:delText>7.7</w:delText>
        </w:r>
        <w:r w:rsidR="00D064D9" w:rsidRPr="004A447D" w:rsidDel="00471F5E">
          <w:rPr>
            <w:noProof/>
            <w:lang w:val="en-GB"/>
          </w:rPr>
          <w:delText>%</w:delText>
        </w:r>
        <w:r w:rsidR="00D064D9" w:rsidDel="00471F5E">
          <w:rPr>
            <w:noProof/>
            <w:lang w:val="en-GB"/>
          </w:rPr>
          <w:delText xml:space="preserve"> </w:delText>
        </w:r>
        <w:r w:rsidR="000F24DD" w:rsidDel="00471F5E">
          <w:rPr>
            <w:noProof/>
            <w:lang w:val="en-GB"/>
          </w:rPr>
          <w:delText xml:space="preserve">subjective </w:delText>
        </w:r>
        <w:r w:rsidR="00D064D9" w:rsidDel="00471F5E">
          <w:rPr>
            <w:noProof/>
            <w:lang w:val="en-GB"/>
          </w:rPr>
          <w:delText>posterior probability of an effect</w:delText>
        </w:r>
        <w:r w:rsidR="00004F08" w:rsidRPr="004A447D" w:rsidDel="00471F5E">
          <w:rPr>
            <w:noProof/>
            <w:lang w:val="en-GB"/>
          </w:rPr>
          <w:delText>. Equally,</w:delText>
        </w:r>
        <w:r w:rsidR="000F24DD" w:rsidDel="00471F5E">
          <w:rPr>
            <w:noProof/>
            <w:lang w:val="en-GB"/>
          </w:rPr>
          <w:delText xml:space="preserve"> a person who had high prior confidence (</w:delText>
        </w:r>
        <w:r w:rsidR="000F24DD" w:rsidRPr="004A447D" w:rsidDel="00471F5E">
          <w:rPr>
            <w:noProof/>
            <w:lang w:val="en-GB"/>
          </w:rPr>
          <w:delText>10 to 1 prior odds</w:delText>
        </w:r>
        <w:r w:rsidR="000F24DD" w:rsidDel="00471F5E">
          <w:rPr>
            <w:noProof/>
            <w:lang w:val="en-GB"/>
          </w:rPr>
          <w:delText>,</w:delText>
        </w:r>
        <w:r w:rsidR="000F24DD" w:rsidRPr="004A447D" w:rsidDel="00471F5E">
          <w:rPr>
            <w:noProof/>
            <w:lang w:val="en-GB"/>
          </w:rPr>
          <w:delText xml:space="preserve"> </w:delText>
        </w:r>
        <w:r w:rsidR="000F24DD" w:rsidDel="00471F5E">
          <w:rPr>
            <w:noProof/>
            <w:lang w:val="en-GB"/>
          </w:rPr>
          <w:delText xml:space="preserve">translating to </w:delText>
        </w:r>
        <w:r w:rsidR="000F24DD" w:rsidRPr="004A447D" w:rsidDel="00471F5E">
          <w:rPr>
            <w:noProof/>
            <w:lang w:val="en-GB"/>
          </w:rPr>
          <w:delText xml:space="preserve">91% probability) </w:delText>
        </w:r>
        <w:r w:rsidR="000F24DD" w:rsidDel="00471F5E">
          <w:rPr>
            <w:noProof/>
            <w:lang w:val="en-GB"/>
          </w:rPr>
          <w:delText xml:space="preserve">in the </w:delText>
        </w:r>
        <w:r w:rsidR="00A3023D" w:rsidDel="00471F5E">
          <w:rPr>
            <w:noProof/>
            <w:lang w:val="en-GB"/>
          </w:rPr>
          <w:delText>arms</w:delText>
        </w:r>
        <w:r w:rsidR="000F24DD" w:rsidDel="00471F5E">
          <w:rPr>
            <w:noProof/>
            <w:lang w:val="en-GB"/>
          </w:rPr>
          <w:delText xml:space="preserve"> showing differences in weartimes</w:delText>
        </w:r>
        <w:r w:rsidR="00004F08" w:rsidRPr="004A447D" w:rsidDel="00471F5E">
          <w:rPr>
            <w:noProof/>
            <w:lang w:val="en-GB"/>
          </w:rPr>
          <w:delText xml:space="preserve">, </w:delText>
        </w:r>
        <w:r w:rsidR="004F5088" w:rsidRPr="004A447D" w:rsidDel="00471F5E">
          <w:rPr>
            <w:noProof/>
            <w:lang w:val="en-GB"/>
          </w:rPr>
          <w:delText>sh</w:delText>
        </w:r>
        <w:r w:rsidR="00004F08" w:rsidRPr="004A447D" w:rsidDel="00471F5E">
          <w:rPr>
            <w:noProof/>
            <w:lang w:val="en-GB"/>
          </w:rPr>
          <w:delText xml:space="preserve">ould </w:delText>
        </w:r>
        <w:r w:rsidR="00DE5869" w:rsidDel="00471F5E">
          <w:rPr>
            <w:noProof/>
            <w:lang w:val="en-GB"/>
          </w:rPr>
          <w:delText>become impartial</w:delText>
        </w:r>
        <w:r w:rsidR="002C1EB5" w:rsidRPr="004A447D" w:rsidDel="00471F5E">
          <w:rPr>
            <w:noProof/>
            <w:lang w:val="en-GB"/>
          </w:rPr>
          <w:delText xml:space="preserve"> and </w:delText>
        </w:r>
        <w:r w:rsidR="00004F08" w:rsidRPr="004A447D" w:rsidDel="00471F5E">
          <w:rPr>
            <w:noProof/>
            <w:lang w:val="en-GB"/>
          </w:rPr>
          <w:delText xml:space="preserve">be moved to </w:delText>
        </w:r>
        <w:r w:rsidR="00DE5869" w:rsidDel="00471F5E">
          <w:rPr>
            <w:noProof/>
            <w:lang w:val="en-GB"/>
          </w:rPr>
          <w:delText>54.6</w:delText>
        </w:r>
        <w:r w:rsidR="00004F08" w:rsidRPr="004A447D" w:rsidDel="00471F5E">
          <w:rPr>
            <w:noProof/>
            <w:lang w:val="en-GB"/>
          </w:rPr>
          <w:delText xml:space="preserve">% probability in favor of </w:delText>
        </w:r>
        <w:r w:rsidR="00DE5869" w:rsidDel="00471F5E">
          <w:rPr>
            <w:noProof/>
            <w:lang w:val="en-GB"/>
          </w:rPr>
          <w:delText xml:space="preserve">an </w:delText>
        </w:r>
        <w:r w:rsidR="00004F08" w:rsidRPr="004A447D" w:rsidDel="00471F5E">
          <w:rPr>
            <w:noProof/>
            <w:lang w:val="en-GB"/>
          </w:rPr>
          <w:delText>effect</w:delText>
        </w:r>
        <w:r w:rsidR="00025DBB" w:rsidDel="00471F5E">
          <w:rPr>
            <w:noProof/>
            <w:lang w:val="en-GB"/>
          </w:rPr>
          <w:delText xml:space="preserve"> – </w:delText>
        </w:r>
        <w:r w:rsidR="002C1EB5" w:rsidRPr="004A447D" w:rsidDel="00471F5E">
          <w:rPr>
            <w:noProof/>
            <w:lang w:val="en-GB"/>
          </w:rPr>
          <w:delText>provided that the proponent would agree with our met</w:delText>
        </w:r>
        <w:r w:rsidR="00025DBB" w:rsidDel="00471F5E">
          <w:rPr>
            <w:noProof/>
            <w:lang w:val="en-GB"/>
          </w:rPr>
          <w:delText>hodology to test the hypothesis</w:delText>
        </w:r>
        <w:r w:rsidR="0008527A" w:rsidDel="00471F5E">
          <w:rPr>
            <w:noProof/>
            <w:lang w:val="en-GB"/>
          </w:rPr>
          <w:delText>.</w:delText>
        </w:r>
        <w:r w:rsidR="00025DBB" w:rsidDel="00471F5E">
          <w:rPr>
            <w:noProof/>
            <w:lang w:val="en-GB"/>
          </w:rPr>
          <w:delText xml:space="preserve"> (See supplement section “Interpreting Bayes Factors” for more information.)</w:delText>
        </w:r>
      </w:del>
    </w:p>
    <w:p w14:paraId="19D4E1C9" w14:textId="50ACEB22" w:rsidR="00127EED" w:rsidRPr="004A447D" w:rsidDel="00D6767F" w:rsidRDefault="00127EED" w:rsidP="008571CC">
      <w:pPr>
        <w:rPr>
          <w:del w:id="108" w:author="Heino, Matti T J" w:date="2018-07-31T15:55:00Z"/>
          <w:noProof/>
          <w:color w:val="000000"/>
          <w:lang w:val="en-GB"/>
        </w:rPr>
      </w:pPr>
      <w:del w:id="109" w:author="Heino, Matti T J" w:date="2018-07-31T15:55:00Z">
        <w:r w:rsidRPr="004A447D" w:rsidDel="00D6767F">
          <w:rPr>
            <w:noProof/>
            <w:color w:val="000000"/>
            <w:lang w:val="en-GB"/>
          </w:rPr>
          <w:delText>Some might be tempted to interpret a "trend towards significance</w:delText>
        </w:r>
        <w:r w:rsidR="00D064D9" w:rsidRPr="00D064D9" w:rsidDel="00D6767F">
          <w:rPr>
            <w:noProof/>
            <w:color w:val="000000"/>
            <w:lang w:val="en-GB"/>
          </w:rPr>
          <w:delText>"</w:delText>
        </w:r>
        <w:r w:rsidRPr="004A447D" w:rsidDel="00D6767F">
          <w:rPr>
            <w:noProof/>
            <w:color w:val="000000"/>
            <w:lang w:val="en-GB"/>
          </w:rPr>
          <w:delText xml:space="preserve"> from the MANOVA result</w:delText>
        </w:r>
        <w:r w:rsidR="009048C4" w:rsidRPr="004A447D" w:rsidDel="00D6767F">
          <w:rPr>
            <w:noProof/>
            <w:lang w:val="en-GB"/>
          </w:rPr>
          <w:delText>, p=0.054</w:delText>
        </w:r>
        <w:r w:rsidRPr="004A447D" w:rsidDel="00D6767F">
          <w:rPr>
            <w:noProof/>
            <w:color w:val="000000"/>
            <w:lang w:val="en-GB"/>
          </w:rPr>
          <w:delText xml:space="preserve">. This </w:delText>
        </w:r>
        <w:r w:rsidR="00BC17AF" w:rsidDel="00D6767F">
          <w:rPr>
            <w:noProof/>
            <w:color w:val="000000"/>
            <w:lang w:val="en-GB"/>
          </w:rPr>
          <w:delText>would be</w:delText>
        </w:r>
        <w:r w:rsidRPr="004A447D" w:rsidDel="00D6767F">
          <w:rPr>
            <w:noProof/>
            <w:color w:val="000000"/>
            <w:lang w:val="en-GB"/>
          </w:rPr>
          <w:delText xml:space="preserve"> </w:delText>
        </w:r>
        <w:r w:rsidR="00BC17AF" w:rsidDel="00D6767F">
          <w:rPr>
            <w:noProof/>
            <w:color w:val="000000"/>
            <w:lang w:val="en-GB"/>
          </w:rPr>
          <w:delText>an unjustified conclusion</w:delText>
        </w:r>
        <w:r w:rsidRPr="004A447D" w:rsidDel="00D6767F">
          <w:rPr>
            <w:noProof/>
            <w:color w:val="000000"/>
            <w:lang w:val="en-GB"/>
          </w:rPr>
          <w:delText xml:space="preserve">, as p-values are random variables </w:delText>
        </w:r>
        <w:r w:rsidR="004D6318" w:rsidRPr="004A447D" w:rsidDel="00D6767F">
          <w:rPr>
            <w:noProof/>
            <w:color w:val="000000"/>
            <w:lang w:val="en-GB"/>
          </w:rPr>
          <w:delText xml:space="preserve">and the only question is whether or not we are studying real phenomena or not – if we are, p-values near zero are always more likely than those near 0.05 </w:delText>
        </w:r>
        <w:r w:rsidRPr="004A447D" w:rsidDel="00D6767F">
          <w:rPr>
            <w:noProof/>
            <w:color w:val="000000"/>
            <w:lang w:val="en-GB"/>
          </w:rPr>
          <w:fldChar w:fldCharType="begin"/>
        </w:r>
        <w:r w:rsidR="00786C9F" w:rsidDel="00D6767F">
          <w:rPr>
            <w:noProof/>
            <w:color w:val="000000"/>
            <w:lang w:val="en-GB"/>
          </w:rPr>
          <w:del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delInstrText>
        </w:r>
        <w:r w:rsidRPr="004A447D" w:rsidDel="00D6767F">
          <w:rPr>
            <w:noProof/>
            <w:color w:val="000000"/>
            <w:lang w:val="en-GB"/>
          </w:rPr>
          <w:fldChar w:fldCharType="separate"/>
        </w:r>
        <w:r w:rsidR="00786C9F" w:rsidRPr="00786C9F" w:rsidDel="00D6767F">
          <w:rPr>
            <w:lang w:val="en-US"/>
          </w:rPr>
          <w:delText>[57]</w:delText>
        </w:r>
        <w:r w:rsidRPr="004A447D" w:rsidDel="00D6767F">
          <w:rPr>
            <w:noProof/>
            <w:color w:val="000000"/>
            <w:lang w:val="en-GB"/>
          </w:rPr>
          <w:fldChar w:fldCharType="end"/>
        </w:r>
        <w:r w:rsidRPr="004A447D" w:rsidDel="00D6767F">
          <w:rPr>
            <w:noProof/>
            <w:color w:val="000000"/>
            <w:lang w:val="en-GB"/>
          </w:rPr>
          <w:delText xml:space="preserve">. </w:delText>
        </w:r>
        <w:r w:rsidR="006F7282" w:rsidDel="00D6767F">
          <w:rPr>
            <w:noProof/>
            <w:color w:val="000000"/>
            <w:lang w:val="en-GB"/>
          </w:rPr>
          <w:delText xml:space="preserve">Even if the arbitrary threshold of </w:delText>
        </w:r>
        <w:r w:rsidRPr="004A447D" w:rsidDel="00D6767F">
          <w:rPr>
            <w:noProof/>
            <w:color w:val="000000"/>
            <w:lang w:val="en-GB"/>
          </w:rPr>
          <w:delText xml:space="preserve">0.05 </w:delText>
        </w:r>
        <w:r w:rsidR="006F7282" w:rsidDel="00D6767F">
          <w:rPr>
            <w:noProof/>
            <w:color w:val="000000"/>
            <w:lang w:val="en-GB"/>
          </w:rPr>
          <w:delText>would have been reached, it would have still been</w:delText>
        </w:r>
        <w:r w:rsidR="004151E9" w:rsidDel="00D6767F">
          <w:rPr>
            <w:noProof/>
            <w:color w:val="000000"/>
            <w:lang w:val="en-GB"/>
          </w:rPr>
          <w:delText xml:space="preserve"> </w:delText>
        </w:r>
        <w:r w:rsidRPr="004A447D" w:rsidDel="00D6767F">
          <w:rPr>
            <w:noProof/>
            <w:color w:val="000000"/>
            <w:lang w:val="en-GB"/>
          </w:rPr>
          <w:delText xml:space="preserve">weak evidence; at best </w:delText>
        </w:r>
        <w:r w:rsidR="006F7282" w:rsidDel="00D6767F">
          <w:rPr>
            <w:noProof/>
            <w:color w:val="000000"/>
            <w:lang w:val="en-GB"/>
          </w:rPr>
          <w:delText>p=0.05</w:delText>
        </w:r>
        <w:r w:rsidR="006F7282" w:rsidRPr="004A447D" w:rsidDel="00D6767F">
          <w:rPr>
            <w:noProof/>
            <w:color w:val="000000"/>
            <w:lang w:val="en-GB"/>
          </w:rPr>
          <w:delText xml:space="preserve"> </w:delText>
        </w:r>
        <w:r w:rsidRPr="004A447D" w:rsidDel="00D6767F">
          <w:rPr>
            <w:noProof/>
            <w:color w:val="000000"/>
            <w:lang w:val="en-GB"/>
          </w:rPr>
          <w:delText>can indicate</w:delText>
        </w:r>
        <w:r w:rsidR="006F7282" w:rsidDel="00D6767F">
          <w:rPr>
            <w:noProof/>
            <w:color w:val="000000"/>
            <w:lang w:val="en-GB"/>
          </w:rPr>
          <w:delText>,</w:delText>
        </w:r>
        <w:r w:rsidRPr="004A447D" w:rsidDel="00D6767F">
          <w:rPr>
            <w:noProof/>
            <w:color w:val="000000"/>
            <w:lang w:val="en-GB"/>
          </w:rPr>
          <w:delText xml:space="preserve"> that the H1 is</w:delText>
        </w:r>
        <w:r w:rsidR="004D6318" w:rsidRPr="004A447D" w:rsidDel="00D6767F">
          <w:rPr>
            <w:noProof/>
            <w:color w:val="000000"/>
            <w:lang w:val="en-GB"/>
          </w:rPr>
          <w:delText xml:space="preserve"> two and a half</w:delText>
        </w:r>
        <w:r w:rsidRPr="004A447D" w:rsidDel="00D6767F">
          <w:rPr>
            <w:noProof/>
            <w:color w:val="000000"/>
            <w:lang w:val="en-GB"/>
          </w:rPr>
          <w:delText xml:space="preserve"> times more likely than H0 (BF</w:delText>
        </w:r>
        <w:r w:rsidRPr="0009294A" w:rsidDel="00D6767F">
          <w:rPr>
            <w:noProof/>
            <w:color w:val="000000"/>
            <w:vertAlign w:val="subscript"/>
            <w:lang w:val="en-GB"/>
          </w:rPr>
          <w:delText>10</w:delText>
        </w:r>
        <w:r w:rsidRPr="004A447D" w:rsidDel="00D6767F">
          <w:rPr>
            <w:noProof/>
            <w:color w:val="000000"/>
            <w:lang w:val="en-GB"/>
          </w:rPr>
          <w:delText>=2.4</w:delText>
        </w:r>
        <w:r w:rsidR="004D6318" w:rsidRPr="004A447D" w:rsidDel="00D6767F">
          <w:rPr>
            <w:noProof/>
            <w:color w:val="000000"/>
            <w:lang w:val="en-GB"/>
          </w:rPr>
          <w:delText>5</w:delText>
        </w:r>
        <w:r w:rsidRPr="004A447D" w:rsidDel="00D6767F">
          <w:rPr>
            <w:noProof/>
            <w:color w:val="000000"/>
            <w:lang w:val="en-GB"/>
          </w:rPr>
          <w:delText xml:space="preserve"> in the </w:delText>
        </w:r>
        <w:r w:rsidRPr="004A447D" w:rsidDel="00D6767F">
          <w:rPr>
            <w:i/>
            <w:noProof/>
            <w:color w:val="000000"/>
            <w:lang w:val="en-GB"/>
          </w:rPr>
          <w:delText>optimal</w:delText>
        </w:r>
        <w:r w:rsidRPr="004A447D" w:rsidDel="00D6767F">
          <w:rPr>
            <w:noProof/>
            <w:color w:val="000000"/>
            <w:lang w:val="en-GB"/>
          </w:rPr>
          <w:delText xml:space="preserve"> case</w:delText>
        </w:r>
        <w:r w:rsidR="0032310C" w:rsidRPr="004A447D" w:rsidDel="00D6767F">
          <w:rPr>
            <w:noProof/>
            <w:color w:val="000000"/>
            <w:lang w:val="en-GB"/>
          </w:rPr>
          <w:delText xml:space="preserve">; see </w:delText>
        </w:r>
        <w:r w:rsidR="0032310C" w:rsidRPr="004A447D" w:rsidDel="00D6767F">
          <w:rPr>
            <w:noProof/>
            <w:color w:val="000000"/>
            <w:lang w:val="en-GB"/>
          </w:rPr>
          <w:fldChar w:fldCharType="begin"/>
        </w:r>
        <w:r w:rsidR="00786C9F" w:rsidDel="00D6767F">
          <w:rPr>
            <w:noProof/>
            <w:color w:val="000000"/>
            <w:lang w:val="en-GB"/>
          </w:rPr>
          <w:del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delInstrText>
        </w:r>
        <w:r w:rsidR="0032310C" w:rsidRPr="004A447D" w:rsidDel="00D6767F">
          <w:rPr>
            <w:noProof/>
            <w:color w:val="000000"/>
            <w:lang w:val="en-GB"/>
          </w:rPr>
          <w:fldChar w:fldCharType="separate"/>
        </w:r>
        <w:r w:rsidR="00786C9F" w:rsidRPr="00786C9F" w:rsidDel="00D6767F">
          <w:rPr>
            <w:lang w:val="en-US"/>
          </w:rPr>
          <w:delText>[58]</w:delText>
        </w:r>
        <w:r w:rsidR="0032310C" w:rsidRPr="004A447D" w:rsidDel="00D6767F">
          <w:rPr>
            <w:noProof/>
            <w:color w:val="000000"/>
            <w:lang w:val="en-GB"/>
          </w:rPr>
          <w:fldChar w:fldCharType="end"/>
        </w:r>
        <w:r w:rsidR="00BC17AF" w:rsidDel="00D6767F">
          <w:rPr>
            <w:noProof/>
            <w:color w:val="000000"/>
            <w:lang w:val="en-GB"/>
          </w:rPr>
          <w:delText xml:space="preserve">, but also </w:delText>
        </w:r>
        <w:r w:rsidR="00BC17AF" w:rsidDel="00D6767F">
          <w:rPr>
            <w:noProof/>
            <w:color w:val="000000"/>
            <w:lang w:val="en-GB"/>
          </w:rPr>
          <w:fldChar w:fldCharType="begin"/>
        </w:r>
        <w:r w:rsidR="00786C9F" w:rsidDel="00D6767F">
          <w:rPr>
            <w:noProof/>
            <w:color w:val="000000"/>
            <w:lang w:val="en-GB"/>
          </w:rPr>
          <w:del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delInstrText>
        </w:r>
        <w:r w:rsidR="00BC17AF" w:rsidDel="00D6767F">
          <w:rPr>
            <w:noProof/>
            <w:color w:val="000000"/>
            <w:lang w:val="en-GB"/>
          </w:rPr>
          <w:fldChar w:fldCharType="separate"/>
        </w:r>
        <w:r w:rsidR="00786C9F" w:rsidRPr="00786C9F" w:rsidDel="00D6767F">
          <w:rPr>
            <w:lang w:val="en-US"/>
          </w:rPr>
          <w:delText>[59]</w:delText>
        </w:r>
        <w:r w:rsidR="00BC17AF" w:rsidDel="00D6767F">
          <w:rPr>
            <w:noProof/>
            <w:color w:val="000000"/>
            <w:lang w:val="en-GB"/>
          </w:rPr>
          <w:fldChar w:fldCharType="end"/>
        </w:r>
        <w:r w:rsidRPr="004A447D" w:rsidDel="00D6767F">
          <w:rPr>
            <w:noProof/>
            <w:color w:val="000000"/>
            <w:lang w:val="en-GB"/>
          </w:rPr>
          <w:delText>).</w:delText>
        </w:r>
      </w:del>
    </w:p>
    <w:p w14:paraId="3E51ABE6" w14:textId="26169C2C" w:rsidR="008571CC" w:rsidRPr="004A447D" w:rsidRDefault="00944192" w:rsidP="008571CC">
      <w:pPr>
        <w:rPr>
          <w:noProof/>
          <w:lang w:val="en-GB"/>
        </w:rPr>
      </w:pPr>
      <w:r>
        <w:rPr>
          <w:noProof/>
          <w:lang w:val="en-GB"/>
        </w:rPr>
        <w:lastRenderedPageBreak/>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3357CA94"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CC2FBC">
        <w:rPr>
          <w:noProof/>
          <w:lang w:val="en-GB"/>
        </w:rPr>
        <w:instrText xml:space="preserve"> ADDIN ZOTERO_ITEM CSL_CITATION {"citationID":"ahl29ercjc","properties":{"formattedCitation":"[59]","plainCitation":"[59]"},"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CC2FBC" w:rsidRPr="00CC2FBC">
        <w:t>[59]</w:t>
      </w:r>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w:t>
      </w:r>
      <w:r w:rsidR="00C31199" w:rsidRPr="004A447D">
        <w:rPr>
          <w:noProof/>
          <w:lang w:val="en-GB"/>
        </w:rPr>
        <w:lastRenderedPageBreak/>
        <w:t xml:space="preserve">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2C1D7B05"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CC2FBC">
        <w:rPr>
          <w:noProof/>
          <w:lang w:val="en-GB"/>
        </w:rPr>
        <w:instrText xml:space="preserve"> ADDIN ZOTERO_ITEM CSL_CITATION {"citationID":"a13ebvgh436","properties":{"formattedCitation":"[60]","plainCitation":"[6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CC2FBC" w:rsidRPr="00CC2FBC">
        <w:rPr>
          <w:lang w:val="en-US"/>
        </w:rPr>
        <w:t>[60]</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110" w:name="_Toc449907569"/>
      <w:r w:rsidRPr="004A447D">
        <w:rPr>
          <w:noProof/>
          <w:lang w:val="en-GB"/>
        </w:rPr>
        <w:t xml:space="preserve">Limitations </w:t>
      </w:r>
      <w:r w:rsidR="001E24E4" w:rsidRPr="004A447D">
        <w:rPr>
          <w:noProof/>
          <w:lang w:val="en-GB"/>
        </w:rPr>
        <w:t>and strengths</w:t>
      </w:r>
      <w:bookmarkEnd w:id="110"/>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111"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111"/>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 xml:space="preserve">e had no reliable way to </w:t>
      </w:r>
      <w:r w:rsidR="004C3081" w:rsidRPr="004A447D">
        <w:rPr>
          <w:noProof/>
          <w:lang w:val="en-GB"/>
        </w:rPr>
        <w:lastRenderedPageBreak/>
        <w:t>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112" w:name="_Toc433819237"/>
      <w:bookmarkStart w:id="113" w:name="_Toc449907571"/>
      <w:r w:rsidRPr="00E76F16">
        <w:rPr>
          <w:noProof/>
          <w:lang w:val="en-GB"/>
        </w:rPr>
        <w:t>Contamination effects</w:t>
      </w:r>
      <w:bookmarkEnd w:id="112"/>
      <w:r>
        <w:rPr>
          <w:noProof/>
          <w:lang w:val="en-GB"/>
        </w:rPr>
        <w:t xml:space="preserve"> and m</w:t>
      </w:r>
      <w:r w:rsidR="00CD31B6" w:rsidRPr="00E76F16">
        <w:rPr>
          <w:noProof/>
          <w:lang w:val="en-GB"/>
        </w:rPr>
        <w:t>asking the different message conditions</w:t>
      </w:r>
      <w:bookmarkEnd w:id="113"/>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 xml:space="preserve">to a reduction in statistical </w:t>
      </w:r>
      <w:r w:rsidR="004C3081" w:rsidRPr="004A447D">
        <w:rPr>
          <w:noProof/>
          <w:lang w:val="en-GB"/>
        </w:rPr>
        <w:lastRenderedPageBreak/>
        <w:t>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114" w:name="_Toc449907572"/>
      <w:r w:rsidRPr="004A447D">
        <w:rPr>
          <w:noProof/>
          <w:lang w:val="en-GB"/>
        </w:rPr>
        <w:t>Sampling plan</w:t>
      </w:r>
      <w:bookmarkEnd w:id="114"/>
    </w:p>
    <w:p w14:paraId="2C8CCF17" w14:textId="102A3495"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CC2FBC">
        <w:rPr>
          <w:noProof/>
          <w:lang w:val="en-GB"/>
        </w:rPr>
        <w:instrText xml:space="preserve"> ADDIN ZOTERO_ITEM CSL_CITATION {"citationID":"1sqpgugppc","properties":{"formattedCitation":"[61]","plainCitation":"[61]"},"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CC2FBC" w:rsidRPr="00CC2FBC">
        <w:rPr>
          <w:lang w:val="en-US"/>
        </w:rPr>
        <w:t>[61]</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CC2FBC">
        <w:rPr>
          <w:noProof/>
          <w:lang w:val="en-GB"/>
        </w:rPr>
        <w:instrText xml:space="preserve"> ADDIN ZOTERO_ITEM CSL_CITATION {"citationID":"7qu1Vd1t","properties":{"formattedCitation":"[62,  but see also 63]","plainCitation":"[62,  but see also 63]"},"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CC2FBC" w:rsidRPr="00CC2FBC">
        <w:rPr>
          <w:lang w:val="en-US"/>
        </w:rPr>
        <w:t>[62,  but see also 63]</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115" w:name="_Ref449901265"/>
      <w:bookmarkStart w:id="116" w:name="_Toc449907573"/>
      <w:r w:rsidRPr="004A447D">
        <w:rPr>
          <w:noProof/>
          <w:lang w:val="en-GB"/>
        </w:rPr>
        <w:t>Lack of a randomised no-SMS control group</w:t>
      </w:r>
      <w:bookmarkEnd w:id="115"/>
      <w:bookmarkEnd w:id="116"/>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 xml:space="preserve">his indicates that opting out was more a result of the recruitment </w:t>
      </w:r>
      <w:r w:rsidR="008C1B77" w:rsidRPr="004A447D">
        <w:rPr>
          <w:noProof/>
          <w:lang w:val="en-GB"/>
        </w:rPr>
        <w:lastRenderedPageBreak/>
        <w:t>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117" w:name="_Toc449907575"/>
      <w:r w:rsidRPr="004A447D">
        <w:rPr>
          <w:noProof/>
          <w:lang w:val="en-GB"/>
        </w:rPr>
        <w:t>Message content and size of request</w:t>
      </w:r>
      <w:bookmarkEnd w:id="117"/>
    </w:p>
    <w:p w14:paraId="75A9D5E7" w14:textId="3E0A1746"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if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and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1A98E511"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CC2FBC">
        <w:rPr>
          <w:noProof/>
          <w:lang w:val="en-GB"/>
        </w:rPr>
        <w:instrText xml:space="preserve"> ADDIN ZOTERO_ITEM CSL_CITATION {"citationID":"2i7bdbfkn0","properties":{"formattedCitation":"[64]","plainCitation":"[64]"},"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CC2FBC" w:rsidRPr="00CC2FBC">
        <w:rPr>
          <w:lang w:val="en-US"/>
        </w:rPr>
        <w:t>[64]</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CC2FBC">
        <w:rPr>
          <w:noProof/>
          <w:lang w:val="en-GB"/>
        </w:rPr>
        <w:instrText xml:space="preserve"> ADDIN ZOTERO_ITEM CSL_CITATION {"citationID":"2airv3n79o","properties":{"formattedCitation":"[65]","plainCitation":"[65]"},"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CC2FBC" w:rsidRPr="00CC2FBC">
        <w:rPr>
          <w:lang w:val="en-US"/>
        </w:rPr>
        <w:t>[65]</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w:t>
      </w:r>
      <w:r w:rsidRPr="004A447D">
        <w:rPr>
          <w:noProof/>
          <w:lang w:val="en-GB"/>
        </w:rPr>
        <w:lastRenderedPageBreak/>
        <w:t xml:space="preserve">American Statistical Association </w:t>
      </w:r>
      <w:r w:rsidRPr="004A447D">
        <w:rPr>
          <w:noProof/>
          <w:lang w:val="en-GB"/>
        </w:rPr>
        <w:fldChar w:fldCharType="begin"/>
      </w:r>
      <w:r w:rsidR="00CC2FBC">
        <w:rPr>
          <w:noProof/>
          <w:lang w:val="en-GB"/>
        </w:rPr>
        <w:instrText xml:space="preserve"> ADDIN ZOTERO_ITEM CSL_CITATION {"citationID":"1ptrdsc34q","properties":{"formattedCitation":"[66]","plainCitation":"[66]"},"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CC2FBC" w:rsidRPr="00CC2FBC">
        <w:rPr>
          <w:lang w:val="en-US"/>
        </w:rPr>
        <w:t>[66]</w:t>
      </w:r>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7777777" w:rsidR="006375E1" w:rsidRPr="004A447D" w:rsidRDefault="006375E1" w:rsidP="009C040A">
      <w:pPr>
        <w:pStyle w:val="Heading2"/>
        <w:rPr>
          <w:noProof/>
          <w:lang w:val="en-GB"/>
        </w:rPr>
      </w:pPr>
      <w:bookmarkStart w:id="118" w:name="_Toc449907577"/>
      <w:bookmarkStart w:id="119" w:name="_GoBack"/>
      <w:bookmarkEnd w:id="119"/>
      <w:r w:rsidRPr="004A447D">
        <w:rPr>
          <w:noProof/>
          <w:lang w:val="en-GB"/>
        </w:rPr>
        <w:t>Rational theory defense</w:t>
      </w:r>
      <w:bookmarkEnd w:id="118"/>
    </w:p>
    <w:p w14:paraId="4A139F8D" w14:textId="17D20D72" w:rsidR="006375E1" w:rsidRPr="004A447D" w:rsidRDefault="006375E1" w:rsidP="006375E1">
      <w:pPr>
        <w:rPr>
          <w:noProof/>
          <w:color w:val="000000"/>
          <w:lang w:val="en-GB"/>
        </w:rPr>
      </w:pPr>
      <w:r w:rsidRPr="004A447D">
        <w:rPr>
          <w:noProof/>
          <w:lang w:val="en-GB"/>
        </w:rPr>
        <w:t xml:space="preserve">We must be careful not </w:t>
      </w:r>
      <w:r w:rsidR="00E7581C">
        <w:rPr>
          <w:noProof/>
          <w:lang w:val="en-GB"/>
        </w:rPr>
        <w:t>read</w:t>
      </w:r>
      <w:r w:rsidRPr="004A447D">
        <w:rPr>
          <w:noProof/>
          <w:lang w:val="en-GB"/>
        </w:rPr>
        <w:t xml:space="preserve"> too much into potential explanations (such as the hidden moderators-argument) for why </w:t>
      </w:r>
      <w:r w:rsidR="00695128">
        <w:rPr>
          <w:noProof/>
          <w:lang w:val="en-GB"/>
        </w:rPr>
        <w:t>an effect was not detected here</w:t>
      </w:r>
      <w:r w:rsidR="00B92047">
        <w:rPr>
          <w:noProof/>
          <w:lang w:val="en-GB"/>
        </w:rPr>
        <w:t xml:space="preserve"> </w:t>
      </w:r>
      <w:r w:rsidR="00B92047">
        <w:rPr>
          <w:noProof/>
          <w:lang w:val="en-GB"/>
        </w:rPr>
        <w:fldChar w:fldCharType="begin"/>
      </w:r>
      <w:r w:rsidR="00B92047">
        <w:rPr>
          <w:noProof/>
          <w:lang w:val="en-GB"/>
        </w:rPr>
        <w:instrText xml:space="preserve"> ADDIN ZOTERO_ITEM CSL_CITATION {"citationID":"a2eachfbj5i","properties":{"formattedCitation":"[67]","plainCitation":"[67]"},"citationItems":[{"id":2623,"uris":["http://zotero.org/users/2425957/items/A8DING6J"],"uri":["http://zotero.org/users/2425957/items/A8DING6J"],"itemData":{"id":2623,"type":"article-journal","title":"Statistically Controlling for Confounding Constructs Is Harder than You Think","container-title":"PLOS ONE","page":"e0152719","volume":"11","issue":"3","source":"PLoS Journals","abstract":"Social scientists often seek to demonstrate that a construct has incremental validity over and above other related constructs. However, these claims are typically supported by measurement-level models that fail to consider the effects of measurement (un)reliability. We use intuitive examples, Monte Carlo simulations, and a novel analytical framework to demonstrate that common strategies for establishing incremental construct validity using multiple regression analysis exhibit extremely high Type I error rates under parameter regimes common in many psychological domains. Counterintuitively, we find that error rates are highest—in some cases approaching 100%—when sample sizes are large and reliability is moderate. Our findings suggest that a potentially large proportion of incremental validity claims made in the literature are spurious. We present a web application (http://jakewestfall.org/ivy/) that readers can use to explore the statistical properties of these and other incremental validity arguments. We conclude by reviewing SEM-based statistical approaches that appropriately control the Type I error rate when attempting to establish incremental validity.","DOI":"10.1371/journal.pone.0152719","ISSN":"1932-6203","journalAbbreviation":"PLOS ONE","language":"en","author":[{"family":"Westfall","given":"Jacob"},{"family":"Yarkoni","given":"Tal"}],"issued":{"date-parts":[["2016",3,31]]}}}],"schema":"https://github.com/citation-style-language/schema/raw/master/csl-citation.json"} </w:instrText>
      </w:r>
      <w:r w:rsidR="00B92047">
        <w:rPr>
          <w:noProof/>
          <w:lang w:val="en-GB"/>
        </w:rPr>
        <w:fldChar w:fldCharType="separate"/>
      </w:r>
      <w:r w:rsidR="00B92047" w:rsidRPr="00B92047">
        <w:rPr>
          <w:lang w:val="en-US"/>
        </w:rPr>
        <w:t>[67]</w:t>
      </w:r>
      <w:r w:rsidR="00B92047">
        <w:rPr>
          <w:noProof/>
          <w:lang w:val="en-GB"/>
        </w:rPr>
        <w:fldChar w:fldCharType="end"/>
      </w:r>
      <w:r w:rsidRPr="004A447D">
        <w:rPr>
          <w:noProof/>
          <w:lang w:val="en-GB"/>
        </w:rPr>
        <w:t xml:space="preserve">. </w:t>
      </w:r>
      <w:r w:rsidR="00B33A5B">
        <w:rPr>
          <w:noProof/>
          <w:color w:val="000000"/>
          <w:lang w:val="en-GB"/>
        </w:rPr>
        <w:t>In the light of the recent</w:t>
      </w:r>
      <w:r w:rsidRPr="004A447D">
        <w:rPr>
          <w:noProof/>
          <w:color w:val="000000"/>
          <w:lang w:val="en-GB"/>
        </w:rPr>
        <w:t xml:space="preserve"> “crisis of confidence in the psychological sciences” </w:t>
      </w:r>
      <w:r w:rsidRPr="004A447D">
        <w:rPr>
          <w:noProof/>
          <w:color w:val="000000"/>
          <w:lang w:val="en-GB"/>
        </w:rPr>
        <w:fldChar w:fldCharType="begin"/>
      </w:r>
      <w:r w:rsidR="00B92047">
        <w:rPr>
          <w:noProof/>
          <w:color w:val="000000"/>
          <w:lang w:val="en-GB"/>
        </w:rPr>
        <w:instrText xml:space="preserve"> ADDIN ZOTERO_ITEM CSL_CITATION {"citationID":"1lvdhvcb7h","properties":{"formattedCitation":"[68]","plainCitation":"[68]"},"citationItems":[{"id":702,"uris":["http://zotero.org/users/2425957/items/WEKHKIJ2"],"uri":["http://zotero.org/users/2425957/items/WEKHKIJ2"],"itemData":{"id":702,"type":"article-journal","title":"Replication, falsification, and the crisis of confidence in social psychology","container-title":"Quantitative Psychology and Measurement","page":"621","volume":"6","source":"Frontiers","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DOI":"10.3389/fpsyg.2015.00621","journalAbbreviation":"Front. Psychol","author":[{"family":"Earp","given":"Brian D."},{"family":"Trafimow","given":"David"}],"issued":{"date-parts":[["2015"]]}}}],"schema":"https://github.com/citation-style-language/schema/raw/master/csl-citation.json"} </w:instrText>
      </w:r>
      <w:r w:rsidRPr="004A447D">
        <w:rPr>
          <w:noProof/>
          <w:color w:val="000000"/>
          <w:lang w:val="en-GB"/>
        </w:rPr>
        <w:fldChar w:fldCharType="separate"/>
      </w:r>
      <w:r w:rsidR="00B92047" w:rsidRPr="00B92047">
        <w:rPr>
          <w:lang w:val="en-US"/>
        </w:rPr>
        <w:t>[68]</w:t>
      </w:r>
      <w:r w:rsidRPr="004A447D">
        <w:rPr>
          <w:noProof/>
          <w:color w:val="000000"/>
          <w:lang w:val="en-GB"/>
        </w:rPr>
        <w:fldChar w:fldCharType="end"/>
      </w:r>
      <w:r w:rsidRPr="004A447D">
        <w:rPr>
          <w:noProof/>
          <w:color w:val="000000"/>
          <w:lang w:val="en-GB"/>
        </w:rPr>
        <w:t xml:space="preserve">, it </w:t>
      </w:r>
      <w:r w:rsidR="00E7581C">
        <w:rPr>
          <w:noProof/>
          <w:color w:val="000000"/>
          <w:lang w:val="en-GB"/>
        </w:rPr>
        <w:t>is concerning</w:t>
      </w:r>
      <w:r w:rsidRPr="004A447D">
        <w:rPr>
          <w:noProof/>
          <w:color w:val="000000"/>
          <w:lang w:val="en-GB"/>
        </w:rPr>
        <w:t xml:space="preserve"> that only a single direct replication of the xerox machine study has been published. </w:t>
      </w:r>
      <w:r w:rsidR="00E7581C">
        <w:rPr>
          <w:noProof/>
          <w:color w:val="000000"/>
          <w:lang w:val="en-GB"/>
        </w:rPr>
        <w:t xml:space="preserve"> </w:t>
      </w:r>
      <w:r w:rsidRPr="004A447D">
        <w:rPr>
          <w:noProof/>
          <w:color w:val="000000"/>
          <w:lang w:val="en-GB"/>
        </w:rPr>
        <w:t xml:space="preserve">The lack of direct replication and the mixed results from conceptual replications point to a more specific question in the context of current research: when is it rational to defend a theory by coming up with additional auxiliary hypotheses or rejecting the </w:t>
      </w:r>
      <w:r w:rsidR="001B33B9" w:rsidRPr="004A447D">
        <w:rPr>
          <w:noProof/>
          <w:color w:val="000000"/>
          <w:lang w:val="en-GB"/>
        </w:rPr>
        <w:t>protocol of a falsifying experiment (falsification and corroboration being continuous measures, defined by the strictness of the test)</w:t>
      </w:r>
      <w:r w:rsidR="00A82C1E">
        <w:rPr>
          <w:noProof/>
          <w:color w:val="000000"/>
          <w:lang w:val="en-GB"/>
        </w:rPr>
        <w:t>.</w:t>
      </w:r>
      <w:r w:rsidR="001B33B9" w:rsidRPr="004A447D">
        <w:rPr>
          <w:noProof/>
          <w:color w:val="000000"/>
          <w:lang w:val="en-GB"/>
        </w:rPr>
        <w:t xml:space="preserve"> Meehl </w:t>
      </w:r>
      <w:r w:rsidR="001B33B9" w:rsidRPr="004A447D">
        <w:rPr>
          <w:noProof/>
          <w:color w:val="000000"/>
          <w:lang w:val="en-GB"/>
        </w:rPr>
        <w:fldChar w:fldCharType="begin"/>
      </w:r>
      <w:r w:rsidR="00B92047">
        <w:rPr>
          <w:noProof/>
          <w:color w:val="000000"/>
          <w:lang w:val="en-GB"/>
        </w:rPr>
        <w:instrText xml:space="preserve"> ADDIN ZOTERO_ITEM CSL_CITATION {"citationID":"CB0mXtSt","properties":{"formattedCitation":"[69]","plainCitation":"[69]"},"citationItems":[{"id":331,"uris":["http://zotero.org/users/2425957/items/GR54HVZV"],"uri":["http://zotero.org/users/2425957/items/GR54HVZV"],"itemData":{"id":331,"type":"article-journal","title":"Appraising and amending theories: The strategy of Lakatosian defense and two principles that warrant it","container-title":"Psychological Inquiry","page":"108–141","volume":"1","issue":"2","source":"Google Scholar","shortTitle":"Appraising and amending theories","author":[{"family":"Meehl","given":"Paul E."}],"issued":{"date-parts":[["1990"]]}},"suppress-author":true}],"schema":"https://github.com/citation-style-language/schema/raw/master/csl-citation.json"} </w:instrText>
      </w:r>
      <w:r w:rsidR="001B33B9" w:rsidRPr="004A447D">
        <w:rPr>
          <w:noProof/>
          <w:color w:val="000000"/>
          <w:lang w:val="en-GB"/>
        </w:rPr>
        <w:fldChar w:fldCharType="separate"/>
      </w:r>
      <w:r w:rsidR="00B92047" w:rsidRPr="00B92047">
        <w:rPr>
          <w:lang w:val="en-US"/>
        </w:rPr>
        <w:t>[69]</w:t>
      </w:r>
      <w:r w:rsidR="001B33B9" w:rsidRPr="004A447D">
        <w:rPr>
          <w:noProof/>
          <w:color w:val="000000"/>
          <w:lang w:val="en-GB"/>
        </w:rPr>
        <w:fldChar w:fldCharType="end"/>
      </w:r>
      <w:r w:rsidR="001B33B9" w:rsidRPr="004A447D">
        <w:rPr>
          <w:noProof/>
          <w:color w:val="000000"/>
          <w:lang w:val="en-GB"/>
        </w:rPr>
        <w:t xml:space="preserve"> argues, from a neo-Popperian framework, for the Lakatos principle: </w:t>
      </w:r>
      <w:r w:rsidR="001B33B9" w:rsidRPr="004A447D">
        <w:rPr>
          <w:i/>
          <w:noProof/>
          <w:color w:val="000000"/>
          <w:lang w:val="en-GB"/>
        </w:rPr>
        <w:t>it is rational to defend a (</w:t>
      </w:r>
      <w:r w:rsidR="00F8781D" w:rsidRPr="004A447D">
        <w:rPr>
          <w:i/>
          <w:noProof/>
          <w:color w:val="000000"/>
          <w:lang w:val="en-GB"/>
        </w:rPr>
        <w:t>seasoned</w:t>
      </w:r>
      <w:r w:rsidR="001B33B9" w:rsidRPr="004A447D">
        <w:rPr>
          <w:i/>
          <w:noProof/>
          <w:color w:val="000000"/>
          <w:lang w:val="en-GB"/>
        </w:rPr>
        <w:t>) theory when it has accumulated an impressive track record of strong successes</w:t>
      </w:r>
      <w:r w:rsidR="001B33B9" w:rsidRPr="004A447D">
        <w:rPr>
          <w:noProof/>
          <w:color w:val="000000"/>
          <w:lang w:val="en-GB"/>
        </w:rPr>
        <w:t xml:space="preserve">. </w:t>
      </w:r>
    </w:p>
    <w:p w14:paraId="6DDCC122" w14:textId="07EAC9CF" w:rsidR="006375E1" w:rsidRPr="004A447D" w:rsidRDefault="006375E1" w:rsidP="006375E1">
      <w:pPr>
        <w:rPr>
          <w:noProof/>
          <w:lang w:val="en-GB"/>
        </w:rPr>
      </w:pPr>
      <w:r w:rsidRPr="00FA1F64">
        <w:rPr>
          <w:noProof/>
          <w:lang w:val="en-GB"/>
        </w:rPr>
        <w:t xml:space="preserve">As measured by Bayes Factors, even without accounting for possible publication bias, the </w:t>
      </w:r>
      <w:del w:id="120" w:author="Heino, Matti T J" w:date="2018-07-31T16:15:00Z">
        <w:r w:rsidRPr="00FA1F64" w:rsidDel="000F18A9">
          <w:rPr>
            <w:noProof/>
            <w:lang w:val="en-GB"/>
          </w:rPr>
          <w:delText>LBC</w:delText>
        </w:r>
      </w:del>
      <w:ins w:id="121" w:author="Heino, Matti T J" w:date="2018-07-31T16:15:00Z">
        <w:r w:rsidR="000F18A9">
          <w:rPr>
            <w:noProof/>
            <w:lang w:val="en-GB"/>
          </w:rPr>
          <w:t>Langer, Blank and Chanowitz</w:t>
        </w:r>
      </w:ins>
      <w:r w:rsidRPr="00FA1F64">
        <w:rPr>
          <w:noProof/>
          <w:lang w:val="en-GB"/>
        </w:rPr>
        <w:t xml:space="preserve"> study does not reach the criterion for strong evidence (see data at https://osf.io/7y25w/).</w:t>
      </w:r>
      <w:r w:rsidR="001B33B9" w:rsidRPr="00FA1F64">
        <w:rPr>
          <w:noProof/>
          <w:lang w:val="en-GB"/>
        </w:rPr>
        <w:t xml:space="preserve"> It would thus be quite a leap to consider the </w:t>
      </w:r>
      <w:del w:id="122" w:author="Heino, Matti T J" w:date="2018-07-31T16:15:00Z">
        <w:r w:rsidR="001B33B9" w:rsidRPr="00FA1F64" w:rsidDel="000F18A9">
          <w:rPr>
            <w:noProof/>
            <w:lang w:val="en-GB"/>
          </w:rPr>
          <w:delText>LBC</w:delText>
        </w:r>
      </w:del>
      <w:ins w:id="123" w:author="Heino, Matti T J" w:date="2018-07-31T16:15:00Z">
        <w:r w:rsidR="000F18A9">
          <w:rPr>
            <w:noProof/>
            <w:lang w:val="en-GB"/>
          </w:rPr>
          <w:t>Langer, Blank and Chanowitz</w:t>
        </w:r>
      </w:ins>
      <w:r w:rsidR="001B33B9" w:rsidRPr="00FA1F64">
        <w:rPr>
          <w:noProof/>
          <w:lang w:val="en-GB"/>
        </w:rPr>
        <w:t xml:space="preserve"> theory (much less the stronger formulation by Cialdini and others) having accumulated </w:t>
      </w:r>
      <w:r w:rsidR="00F8781D" w:rsidRPr="00FA1F64">
        <w:rPr>
          <w:noProof/>
          <w:lang w:val="en-GB"/>
        </w:rPr>
        <w:t xml:space="preserve">enough </w:t>
      </w:r>
      <w:r w:rsidR="001B33B9" w:rsidRPr="00FA1F64">
        <w:rPr>
          <w:noProof/>
          <w:lang w:val="en-GB"/>
        </w:rPr>
        <w:t>credit by strong successes</w:t>
      </w:r>
      <w:r w:rsidR="00F8781D" w:rsidRPr="00FA1F64">
        <w:rPr>
          <w:noProof/>
          <w:lang w:val="en-GB"/>
        </w:rPr>
        <w:t xml:space="preserve"> to justify much speculation about e.g. moderating factors</w:t>
      </w:r>
      <w:r w:rsidR="001B33B9" w:rsidRPr="00FA1F64">
        <w:rPr>
          <w:noProof/>
          <w:lang w:val="en-GB"/>
        </w:rPr>
        <w:t>.</w:t>
      </w:r>
      <w:r w:rsidR="001B33B9" w:rsidRPr="004A447D">
        <w:rPr>
          <w:noProof/>
          <w:lang w:val="en-GB"/>
        </w:rPr>
        <w:t xml:space="preserve"> </w:t>
      </w:r>
      <w:ins w:id="124" w:author="Heino, Matti T J" w:date="2018-08-01T17:47:00Z">
        <w:r w:rsidR="00E81245">
          <w:rPr>
            <w:noProof/>
            <w:lang w:val="en-GB"/>
          </w:rPr>
          <w:t xml:space="preserve">We encourage readers, who which to speculate on the findings based on dual process theories, to be aware of the </w:t>
        </w:r>
      </w:ins>
      <w:ins w:id="125" w:author="Heino, Matti T J" w:date="2018-08-01T17:49:00Z">
        <w:r w:rsidR="00E81245">
          <w:rPr>
            <w:noProof/>
            <w:lang w:val="en-GB"/>
          </w:rPr>
          <w:t xml:space="preserve">related assumptions, which cannot be tested with the current data </w:t>
        </w:r>
      </w:ins>
      <w:r w:rsidR="00E81245">
        <w:rPr>
          <w:noProof/>
          <w:lang w:val="en-GB"/>
        </w:rPr>
        <w:fldChar w:fldCharType="begin"/>
      </w:r>
      <w:r w:rsidR="00B92047">
        <w:rPr>
          <w:noProof/>
          <w:lang w:val="en-GB"/>
        </w:rPr>
        <w:instrText xml:space="preserve"> ADDIN ZOTERO_ITEM CSL_CITATION {"citationID":"a2l3gd4f1st","properties":{"formattedCitation":"{\\rtf [70\\uc0\\u8211{}74]}","plainCitation":"[70–74]"},"citationItems":[{"id":2907,"uris":["http://zotero.org/users/2425957/items/6Z25GVRK"],"uri":["http://zotero.org/users/2425957/items/6Z25GVRK"],"itemData":{"id":2907,"type":"article-journal","title":"Only One? The Default Interventionist Perspective as a Unimodel—Commentary on Evans &amp; Stanovich (2013)                                                    ,                                                             Only One? The Default Interventionist Perspective as a Unimodel—Commentary on Evans &amp; Stanovich (2013)","container-title":"Perspectives on Psychological Science","page":"242-247","volume":"8","issue":"3","source":"SAGE Journals","abstract":"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 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DOI":"10.1177/1745691613483477","ISSN":"1745-6916","shortTitle":"Only One?","journalAbbreviation":"Perspect Psychol Sci","language":"en","author":[{"family":"Kruglanski","given":"Arie W."}],"issued":{"date-parts":[["2013",5,1]]}}},{"id":2904,"uris":["http://zotero.org/users/2425957/items/HYPZDGL6"],"uri":["http://zotero.org/users/2425957/items/HYPZDGL6"],"itemData":{"id":2904,"type":"article-journal","title":"A tale of two systems: A scientific advance or a theoretical stone soup? Commentary on Evans &amp; Stanovich (2013)","container-title":"Perspectives on Psychological Science","page":"257–262","volume":"8","issue":"3","source":"Google Scholar","shortTitle":"A tale of two systems","author":[{"family":"Keren","given":"Gideon"}],"issued":{"date-parts":[["2013"]]}}},{"id":2897,"uris":["http://zotero.org/users/2425957/items/DCW35JG2"],"uri":["http://zotero.org/users/2425957/items/DCW35JG2"],"itemData":{"id":2897,"type":"article-journal","title":"Dual Process Theory: Systems, Types, Minds, Modes, Kinds or Metaphors? A Critical Review","container-title":"Review of Philosophy and Psychology","page":"213-225","volume":"9","issue":"2","source":"link.springer.com","abstract":"Dual process theory proposes clusters of features that form two dichotomous groups in cognition. One standing internal issue is defining what the reference of these two dichotomous groups could be in the mind or brain. Does dual process theory speak of two systems, types, minds, modes, kinds or just metaphors? A particular common answer is that differences in clusters of features are evidence of different underlying systems, often called system 1 and system 2. However, the suggestion to abandon the ‘system’ terminology is now common in the literature, but the consequences of doing so need to be addressed. This work reviews and critically discusses previous suggestions.","DOI":"10.1007/s13164-017-0376-x","ISSN":"1878-5158, 1878-5166","shortTitle":"Dual Process Theory","journalAbbreviation":"Rev.Phil.Psych.","language":"en","author":[{"family":"Bellini-Leite","given":"Samuel C."}],"issued":{"date-parts":[["2018",6,1]]}}},{"id":2909,"uris":["http://zotero.org/users/2425957/items/FKIWXT6N"],"uri":["http://zotero.org/users/2425957/items/FKIWXT6N"],"itemData":{"id":2909,"type":"article-journal","title":"Dual-Process Theories of Higher Cognition: Advancing the Debate","container-title":"Perspectives on Psychological Science","page":"223-241","volume":"8","issue":"3","source":"SAGE Journals","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DOI":"10.1177/1745691612460685","ISSN":"1745-6916","shortTitle":"Dual-Process Theories of Higher Cognition","journalAbbreviation":"Perspect Psychol Sci","language":"en","author":[{"family":"Evans","given":"Jonathan St. B. T."},{"family":"Stanovich","given":"Keith E."}],"issued":{"date-parts":[["2013",5,1]]}}},{"id":2894,"uris":["http://zotero.org/users/2425957/items/3W89BAGJ"],"uri":["http://zotero.org/users/2425957/items/3W89BAGJ"],"itemData":{"id":2894,"type":"article-journal","title":"The dual-process turn: How recent defenses of dual-process theories of reasoning fail","container-title":"Philosophical Psychology","page":"300-309","volume":"29","issue":"2","source":"Taylor and Francis+NEJM","abstract":"In response to the claim that the properties typically used to distinguish System 1 from System 2 crosscut one another, Carruthers, Evans, and Stanovich have abandoned the System 1/System 2 distinction. Evans and Stanovich both opt for a dual-process theory, according to which Type-1 processes are autonomous and Type-2 processes use working memory and involve cognitive decoupling. Carruthers maintains a two-system account, according to which there is an intuitive system and a reflective system. I argue that these defenses of dual-process theory face two problems. First, as pointed out by Sloman, these new dual-process theories cast the net of “reasoning” too wide. Second, and more importantly, this singular distinction cannot accomplish the explanatory work needed to support dual-process theory. These theorists must fall back on using various properties from the Standard Menu in explanations, thereby committing these accounts to a “Standard View” that they had hoped to avoid. Thus, these theorists face a dilemma: either the distinction between intuitive and reflective (or autonomous and working memory involving) falls back on using the properties of the Standard Menu, or it lacks the explanatory promise that made dual-process theory attractive.","DOI":"10.1080/09515089.2015.1078458","ISSN":"0951-5089","shortTitle":"The dual-process turn","author":[{"family":"Mugg","given":"Joshua"}],"issued":{"date-parts":[["2016",2,17]]}}}],"schema":"https://github.com/citation-style-language/schema/raw/master/csl-citation.json"} </w:instrText>
      </w:r>
      <w:r w:rsidR="00E81245">
        <w:rPr>
          <w:noProof/>
          <w:lang w:val="en-GB"/>
        </w:rPr>
        <w:fldChar w:fldCharType="separate"/>
      </w:r>
      <w:r w:rsidR="00B92047" w:rsidRPr="00B92047">
        <w:rPr>
          <w:szCs w:val="24"/>
        </w:rPr>
        <w:t>[70–74]</w:t>
      </w:r>
      <w:r w:rsidR="00E81245">
        <w:rPr>
          <w:noProof/>
          <w:lang w:val="en-GB"/>
        </w:rPr>
        <w:fldChar w:fldCharType="end"/>
      </w:r>
      <w:ins w:id="126" w:author="Heino, Matti T J" w:date="2018-08-01T17:49:00Z">
        <w:r w:rsidR="00E81245">
          <w:rPr>
            <w:noProof/>
            <w:lang w:val="en-GB"/>
          </w:rPr>
          <w:t>.</w:t>
        </w:r>
      </w:ins>
    </w:p>
    <w:p w14:paraId="0F7FE546" w14:textId="77777777" w:rsidR="00C71406" w:rsidRPr="004A447D" w:rsidRDefault="00C71406" w:rsidP="009C040A">
      <w:pPr>
        <w:pStyle w:val="Heading2"/>
        <w:rPr>
          <w:noProof/>
          <w:lang w:val="en-GB"/>
        </w:rPr>
      </w:pPr>
      <w:bookmarkStart w:id="127" w:name="_Toc449907578"/>
      <w:r w:rsidRPr="004A447D">
        <w:rPr>
          <w:noProof/>
          <w:lang w:val="en-GB"/>
        </w:rPr>
        <w:lastRenderedPageBreak/>
        <w:t>Implications for practice</w:t>
      </w:r>
      <w:bookmarkEnd w:id="127"/>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128" w:name="_Toc449907579"/>
      <w:r w:rsidRPr="004A447D">
        <w:rPr>
          <w:noProof/>
          <w:lang w:val="en-GB"/>
        </w:rPr>
        <w:t>Implications for future research</w:t>
      </w:r>
      <w:bookmarkEnd w:id="128"/>
    </w:p>
    <w:p w14:paraId="3AAF721C" w14:textId="346662BA"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r w:rsidR="00B92047">
        <w:rPr>
          <w:noProof/>
          <w:lang w:val="en-GB"/>
        </w:rPr>
        <w:instrText xml:space="preserve"> ADDIN ZOTERO_ITEM CSL_CITATION {"citationID":"2jc780knct","properties":{"formattedCitation":"[75]","plainCitation":"[75]"},"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B92047" w:rsidRPr="00B92047">
        <w:rPr>
          <w:lang w:val="en-US"/>
        </w:rPr>
        <w:t>[75]</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B92047">
        <w:rPr>
          <w:noProof/>
          <w:lang w:val="en-GB"/>
        </w:rPr>
        <w:instrText xml:space="preserve"> ADDIN ZOTERO_ITEM CSL_CITATION {"citationID":"11cm43jhh3","properties":{"formattedCitation":"[76]","plainCitation":"[76]"},"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B92047" w:rsidRPr="00B92047">
        <w:rPr>
          <w:lang w:val="en-US"/>
        </w:rPr>
        <w:t>[76]</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B92047">
        <w:rPr>
          <w:noProof/>
          <w:lang w:val="en-GB"/>
        </w:rPr>
        <w:instrText xml:space="preserve"> ADDIN ZOTERO_ITEM CSL_CITATION {"citationID":"1973vknups","properties":{"formattedCitation":"[77]","plainCitation":"[77]"},"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B92047" w:rsidRPr="00B92047">
        <w:rPr>
          <w:lang w:val="en-US"/>
        </w:rPr>
        <w:t>[77]</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 xml:space="preserve">It may also be worthwhile to gauge whether altering </w:t>
      </w:r>
      <w:r w:rsidR="00095CF5" w:rsidRPr="004A447D">
        <w:rPr>
          <w:noProof/>
          <w:lang w:val="en-GB"/>
        </w:rPr>
        <w:lastRenderedPageBreak/>
        <w:t>frequency of reminders affects the target behavior</w:t>
      </w:r>
      <w:r w:rsidR="00DE748B">
        <w:rPr>
          <w:noProof/>
          <w:lang w:val="en-GB"/>
        </w:rPr>
        <w:t xml:space="preserve"> </w:t>
      </w:r>
      <w:r w:rsidR="00DE748B">
        <w:rPr>
          <w:noProof/>
          <w:lang w:val="en-GB"/>
        </w:rPr>
        <w:fldChar w:fldCharType="begin"/>
      </w:r>
      <w:r w:rsidR="00B92047">
        <w:rPr>
          <w:noProof/>
          <w:lang w:val="en-GB"/>
        </w:rPr>
        <w:instrText xml:space="preserve"> ADDIN ZOTERO_ITEM CSL_CITATION {"citationID":"1dfhlbqja8","properties":{"formattedCitation":"[75]","plainCitation":"[75]"},"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B92047" w:rsidRPr="00B92047">
        <w:rPr>
          <w:lang w:val="en-US"/>
        </w:rPr>
        <w:t>[75]</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B92047">
        <w:rPr>
          <w:noProof/>
          <w:lang w:val="en-GB"/>
        </w:rPr>
        <w:instrText xml:space="preserve"> ADDIN ZOTERO_ITEM CSL_CITATION {"citationID":"a1ui694bm5k","properties":{"formattedCitation":"[78]","plainCitation":"[78]"},"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B92047" w:rsidRPr="00B92047">
        <w:t>[78]</w:t>
      </w:r>
      <w:r w:rsidR="00357B75">
        <w:rPr>
          <w:noProof/>
          <w:lang w:val="en-GB"/>
        </w:rPr>
        <w:fldChar w:fldCharType="end"/>
      </w:r>
      <w:r w:rsidR="00095CF5" w:rsidRPr="004A447D">
        <w:rPr>
          <w:noProof/>
          <w:lang w:val="en-GB"/>
        </w:rPr>
        <w:t>.</w:t>
      </w:r>
      <w:ins w:id="129" w:author="Heino, Matti T J" w:date="2018-08-01T14:01:00Z">
        <w:r w:rsidR="00F9713C">
          <w:rPr>
            <w:noProof/>
            <w:lang w:val="en-GB"/>
          </w:rPr>
          <w:t xml:space="preserve"> Lastly, it might be worthwhile to investigate, if personally meaningful </w:t>
        </w:r>
      </w:ins>
      <w:ins w:id="130" w:author="Heino, Matti T J" w:date="2018-08-01T14:02:00Z">
        <w:r w:rsidR="00F9713C">
          <w:rPr>
            <w:noProof/>
            <w:lang w:val="en-GB"/>
          </w:rPr>
          <w:t>persuasive arguments work better than vague ones (</w:t>
        </w:r>
      </w:ins>
      <w:ins w:id="131" w:author="Heino, Matti T J" w:date="2018-08-01T14:03:00Z">
        <w:r w:rsidR="00F9713C">
          <w:rPr>
            <w:noProof/>
            <w:lang w:val="en-GB"/>
          </w:rPr>
          <w:t xml:space="preserve">e.g. </w:t>
        </w:r>
      </w:ins>
      <w:ins w:id="132" w:author="Heino, Matti T J" w:date="2018-08-01T14:02:00Z">
        <w:r w:rsidR="00F9713C">
          <w:rPr>
            <w:noProof/>
            <w:lang w:val="en-GB"/>
          </w:rPr>
          <w:t xml:space="preserve">contributing to science), which were used in order to </w:t>
        </w:r>
      </w:ins>
      <w:ins w:id="133" w:author="Heino, Matti T J" w:date="2018-08-01T14:03:00Z">
        <w:r w:rsidR="00F9713C">
          <w:rPr>
            <w:noProof/>
            <w:lang w:val="en-GB"/>
          </w:rPr>
          <w:t xml:space="preserve">minimise risk of participants changing their activity behaviour instead of merely the wear time behaviour. </w:t>
        </w:r>
      </w:ins>
      <w:ins w:id="134" w:author="Heino, Matti T J" w:date="2018-08-01T14:04:00Z">
        <w:r w:rsidR="00F9713C">
          <w:rPr>
            <w:noProof/>
            <w:lang w:val="en-GB"/>
          </w:rPr>
          <w:t xml:space="preserve">As the literature presented earlier suggests, any reasons should be enough for heuristic decision making, whereas good reasons may be needed for more reflective decisions. </w:t>
        </w:r>
      </w:ins>
    </w:p>
    <w:p w14:paraId="77B96CB7" w14:textId="77777777" w:rsidR="00EE2B09" w:rsidRPr="004A447D" w:rsidRDefault="00EE2B09" w:rsidP="00E52147">
      <w:pPr>
        <w:pStyle w:val="Heading1"/>
      </w:pPr>
      <w:bookmarkStart w:id="135" w:name="_Toc449907580"/>
      <w:r w:rsidRPr="004A447D">
        <w:t>Conclusion</w:t>
      </w:r>
      <w:bookmarkEnd w:id="135"/>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5CDDB210" w:rsidR="009F7789" w:rsidRPr="00B26AF5" w:rsidRDefault="00837C58" w:rsidP="00815C48">
      <w:pPr>
        <w:rPr>
          <w:noProof/>
          <w:lang w:val="en-US"/>
        </w:rPr>
      </w:pPr>
      <w:r w:rsidRPr="004A447D">
        <w:rPr>
          <w:noProof/>
          <w:lang w:val="en-GB"/>
        </w:rPr>
        <w:lastRenderedPageBreak/>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B92047">
        <w:rPr>
          <w:noProof/>
          <w:lang w:val="en-GB"/>
        </w:rPr>
        <w:instrText xml:space="preserve"> ADDIN ZOTERO_ITEM CSL_CITATION {"citationID":"18i7sg66c","properties":{"formattedCitation":"[79]","plainCitation":"[79]"},"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B92047" w:rsidRPr="00B92047">
        <w:rPr>
          <w:lang w:val="en-US"/>
        </w:rPr>
        <w:t>[79]</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B92047">
        <w:rPr>
          <w:lang w:val="en-US"/>
        </w:rPr>
        <w:instrText xml:space="preserve"> ADDIN ZOTERO_ITEM CSL_CITATION {"citationID":"a1q8scj92vg","properties":{"formattedCitation":"[80]","plainCitation":"[80]"},"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B92047" w:rsidRPr="00B92047">
        <w:rPr>
          <w:lang w:val="en-US"/>
        </w:rPr>
        <w:t>[80]</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616BB4BF"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del w:id="136" w:author="Heino, Matti T J" w:date="2018-07-31T23:27:00Z">
        <w:r w:rsidRPr="003B17C1" w:rsidDel="00741913">
          <w:rPr>
            <w:lang w:val="en-US"/>
          </w:rPr>
          <w:delText>gynaecology</w:delText>
        </w:r>
      </w:del>
      <w:ins w:id="137" w:author="Heino, Matti T J" w:date="2018-07-31T23:27:00Z">
        <w:r w:rsidR="00741913" w:rsidRPr="003B17C1">
          <w:rPr>
            <w:lang w:val="en-US"/>
          </w:rPr>
          <w:t>gynecology</w:t>
        </w:r>
      </w:ins>
      <w:r w:rsidRPr="003B17C1">
        <w:rPr>
          <w:lang w:val="en-US"/>
        </w:rPr>
        <w:t xml:space="preserve">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lastRenderedPageBreak/>
        <w:t>Availability of data and material</w:t>
      </w:r>
    </w:p>
    <w:p w14:paraId="60A0AF2D" w14:textId="5F796235"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7" w:history="1">
        <w:r w:rsidR="00256E12" w:rsidRPr="00E10168">
          <w:rPr>
            <w:rStyle w:val="Hyperlink"/>
            <w:noProof/>
            <w:lang w:val="en-GB"/>
          </w:rPr>
          <w:t>https://osf.io/tbyaz/</w:t>
        </w:r>
      </w:hyperlink>
      <w:r w:rsidR="00256E12">
        <w:rPr>
          <w:noProof/>
          <w:lang w:val="en-GB"/>
        </w:rPr>
        <w:t xml:space="preserve"> </w:t>
      </w:r>
      <w:r w:rsidR="00076076">
        <w:rPr>
          <w:noProof/>
          <w:lang w:val="en-GB"/>
        </w:rPr>
        <w:t>in October 2018,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design 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138"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138"/>
    <w:p w14:paraId="0C226DE9" w14:textId="59A794BC" w:rsidR="00A81C75" w:rsidRPr="004A447D" w:rsidRDefault="009A4236" w:rsidP="00F0092E">
      <w:pPr>
        <w:pStyle w:val="UnnumberedHeading"/>
      </w:pPr>
      <w:r>
        <w:lastRenderedPageBreak/>
        <w:t>References</w:t>
      </w:r>
    </w:p>
    <w:p w14:paraId="6C1EBFF4" w14:textId="77777777" w:rsidR="00B92047" w:rsidRPr="00B92047" w:rsidRDefault="00BD45A6" w:rsidP="00B92047">
      <w:pPr>
        <w:pStyle w:val="Bibliography"/>
        <w:rPr>
          <w:lang w:val="en-US"/>
        </w:rPr>
      </w:pPr>
      <w:r w:rsidRPr="004A447D">
        <w:rPr>
          <w:noProof/>
          <w:lang w:val="en-GB"/>
        </w:rPr>
        <w:fldChar w:fldCharType="begin"/>
      </w:r>
      <w:r w:rsidR="000C6DC3">
        <w:rPr>
          <w:noProof/>
          <w:lang w:val="en-GB"/>
        </w:rPr>
        <w:instrText xml:space="preserve"> ADDIN ZOTERO_BIBL {"custom":[]} CSL_BIBLIOGRAPHY </w:instrText>
      </w:r>
      <w:r w:rsidRPr="004A447D">
        <w:rPr>
          <w:noProof/>
          <w:lang w:val="en-GB"/>
        </w:rPr>
        <w:fldChar w:fldCharType="separate"/>
      </w:r>
      <w:r w:rsidR="00B92047" w:rsidRPr="00B92047">
        <w:rPr>
          <w:lang w:val="en-US"/>
        </w:rPr>
        <w:t>1. Cain KL, Sallis JF, Conway TL, Van Dyck D, Calhoon L. Using accelerometers in youth physical activity studies: a review of methods. J Phys Act Health. 2013;10:437–450.</w:t>
      </w:r>
    </w:p>
    <w:p w14:paraId="72B6F57E" w14:textId="77777777" w:rsidR="00B92047" w:rsidRPr="00B92047" w:rsidRDefault="00B92047" w:rsidP="00B92047">
      <w:pPr>
        <w:pStyle w:val="Bibliography"/>
        <w:rPr>
          <w:lang w:val="en-US"/>
        </w:rPr>
      </w:pPr>
      <w:r w:rsidRPr="00B92047">
        <w:rPr>
          <w:lang w:val="en-US"/>
        </w:rPr>
        <w:t>2. Matthews CE, Hagströmer M, Pober DM, Bowles HR. Best practices for using physical activity monitors in population-based research. Med Sci Sports Exerc. 2012;44 1 Suppl 1:S68.</w:t>
      </w:r>
    </w:p>
    <w:p w14:paraId="6FF4CB4C" w14:textId="77777777" w:rsidR="00B92047" w:rsidRPr="00B92047" w:rsidRDefault="00B92047" w:rsidP="00B92047">
      <w:pPr>
        <w:pStyle w:val="Bibliography"/>
        <w:rPr>
          <w:lang w:val="en-US"/>
        </w:rPr>
      </w:pPr>
      <w:r w:rsidRPr="00B92047">
        <w:rPr>
          <w:lang w:val="en-US"/>
        </w:rPr>
        <w:t>3. Prince SA, Adamo KB, Hamel ME, Hardt J, Gorber SC, Tremblay M. A comparison of direct versus self-report measures for assessing physical activity in adults: a systematic review. Int J Behav Nutr Phys Act. 2008;5:56.</w:t>
      </w:r>
    </w:p>
    <w:p w14:paraId="1D280B70" w14:textId="77777777" w:rsidR="00B92047" w:rsidRPr="00B92047" w:rsidRDefault="00B92047" w:rsidP="00B92047">
      <w:pPr>
        <w:pStyle w:val="Bibliography"/>
        <w:rPr>
          <w:lang w:val="en-US"/>
        </w:rPr>
      </w:pPr>
      <w:r w:rsidRPr="00B92047">
        <w:rPr>
          <w:lang w:val="en-US"/>
        </w:rPr>
        <w:t>4. Zhuang J, Chen P, Wang C, Huang L, Zhu Z, Zhang W, et al. Characteristics of missing physical activity data in children and youth. Res Q Exerc Sport. 2013;84:S41–7.</w:t>
      </w:r>
    </w:p>
    <w:p w14:paraId="244B7FA9" w14:textId="77777777" w:rsidR="00B92047" w:rsidRPr="00B92047" w:rsidRDefault="00B92047" w:rsidP="00B92047">
      <w:pPr>
        <w:pStyle w:val="Bibliography"/>
        <w:rPr>
          <w:lang w:val="en-US"/>
        </w:rPr>
      </w:pPr>
      <w:r w:rsidRPr="00B92047">
        <w:rPr>
          <w:lang w:val="en-US"/>
        </w:rPr>
        <w:t>5. Ward DS, Evenson KR, Vaughn A, Rodgers AB, Troiano RP. Accelerometer use in physical activity: best practices and research recommendations. Med Sci Sports Exerc. 2005;37 11 Suppl:S582-8.</w:t>
      </w:r>
    </w:p>
    <w:p w14:paraId="7F6D442B" w14:textId="77777777" w:rsidR="00B92047" w:rsidRPr="00B92047" w:rsidRDefault="00B92047" w:rsidP="00B92047">
      <w:pPr>
        <w:pStyle w:val="Bibliography"/>
        <w:rPr>
          <w:lang w:val="en-US"/>
        </w:rPr>
      </w:pPr>
      <w:r w:rsidRPr="00B92047">
        <w:rPr>
          <w:lang w:val="en-US"/>
        </w:rPr>
        <w:t>6. Audrey S, Bell S, Hughes R, Campbell R. Adolescent perspectives on wearing accelerometers to measure physical activity in population-based trials. Eur J Public Health. 2012;:cks081.</w:t>
      </w:r>
    </w:p>
    <w:p w14:paraId="1DDD144B" w14:textId="77777777" w:rsidR="00B92047" w:rsidRPr="00B92047" w:rsidRDefault="00B92047" w:rsidP="00B92047">
      <w:pPr>
        <w:pStyle w:val="Bibliography"/>
        <w:rPr>
          <w:lang w:val="en-US"/>
        </w:rPr>
      </w:pPr>
      <w:r w:rsidRPr="00B92047">
        <w:rPr>
          <w:lang w:val="en-US"/>
        </w:rPr>
        <w:t>7. Sirard JR, Slater ME. Compliance with wearing physical activity accelerometers in high school students. J Phys Act Health. 2009;6 Suppl 1:S148.</w:t>
      </w:r>
    </w:p>
    <w:p w14:paraId="45603FA9" w14:textId="77777777" w:rsidR="00B92047" w:rsidRPr="00B92047" w:rsidRDefault="00B92047" w:rsidP="00B92047">
      <w:pPr>
        <w:pStyle w:val="Bibliography"/>
        <w:rPr>
          <w:lang w:val="en-US"/>
        </w:rPr>
      </w:pPr>
      <w:r w:rsidRPr="00B92047">
        <w:rPr>
          <w:lang w:val="en-US"/>
        </w:rPr>
        <w:t>8. Sallis JF, Saelens BE, Frank LD, Conway TL, Slymen DJ, Cain KL, et al. Neighborhood built environment and income: examining multiple health outcomes. Soc Sci Med. 2009;68:1285–93.</w:t>
      </w:r>
    </w:p>
    <w:p w14:paraId="18771C00" w14:textId="77777777" w:rsidR="00B92047" w:rsidRPr="00B92047" w:rsidRDefault="00B92047" w:rsidP="00B92047">
      <w:pPr>
        <w:pStyle w:val="Bibliography"/>
        <w:rPr>
          <w:lang w:val="en-US"/>
        </w:rPr>
      </w:pPr>
      <w:r w:rsidRPr="00B92047">
        <w:rPr>
          <w:lang w:val="en-US"/>
        </w:rPr>
        <w:t>9. Barak S, Wu SS, Dai Y, Duncan PW, Behrman AL. Adherence to Accelerometry Measurement of Community Ambulation Poststroke. Phys Ther. 2014;94:101–10.</w:t>
      </w:r>
    </w:p>
    <w:p w14:paraId="2C79EB2B" w14:textId="77777777" w:rsidR="00B92047" w:rsidRPr="00B92047" w:rsidRDefault="00B92047" w:rsidP="00B92047">
      <w:pPr>
        <w:pStyle w:val="Bibliography"/>
        <w:rPr>
          <w:lang w:val="en-US"/>
        </w:rPr>
      </w:pPr>
      <w:r w:rsidRPr="00B92047">
        <w:rPr>
          <w:lang w:val="en-US"/>
        </w:rPr>
        <w:t>10. Toftager M, Kristensen PL, Oliver M, Duncan S, Christiansen LB, Boyle E, et al. Accelerometer data reduction in adolescents: effects on sample retention and bias. Int J Behav Nutr Phys Act. 2013;10:140.</w:t>
      </w:r>
    </w:p>
    <w:p w14:paraId="5C3F88D1" w14:textId="77777777" w:rsidR="00B92047" w:rsidRPr="00B92047" w:rsidRDefault="00B92047" w:rsidP="00B92047">
      <w:pPr>
        <w:pStyle w:val="Bibliography"/>
        <w:rPr>
          <w:lang w:val="en-US"/>
        </w:rPr>
      </w:pPr>
      <w:r w:rsidRPr="00B92047">
        <w:rPr>
          <w:lang w:val="en-US"/>
        </w:rPr>
        <w:t>11. Belton S, O’Brien W, Wickel EE, Issartel J. Patterns of non-compliance in adolescent field based accelerometer research. J Phys Act Health. 2013;10:1181–5.</w:t>
      </w:r>
    </w:p>
    <w:p w14:paraId="0C709C9C" w14:textId="77777777" w:rsidR="00B92047" w:rsidRPr="00B92047" w:rsidRDefault="00B92047" w:rsidP="00B92047">
      <w:pPr>
        <w:pStyle w:val="Bibliography"/>
        <w:rPr>
          <w:lang w:val="en-US"/>
        </w:rPr>
      </w:pPr>
      <w:r w:rsidRPr="00B92047">
        <w:rPr>
          <w:lang w:val="en-US"/>
        </w:rPr>
        <w:t>12. Langer EJ, Blank A, Chanowitz B. The mindlessness of ostensibly thoughtful action: The role of" placebic" information in interpersonal interaction. J Pers Soc Psychol. 1978;36:635.</w:t>
      </w:r>
    </w:p>
    <w:p w14:paraId="5734C89D" w14:textId="77777777" w:rsidR="00B92047" w:rsidRPr="00B92047" w:rsidRDefault="00B92047" w:rsidP="00B92047">
      <w:pPr>
        <w:pStyle w:val="Bibliography"/>
        <w:rPr>
          <w:lang w:val="en-US"/>
        </w:rPr>
      </w:pPr>
      <w:r w:rsidRPr="00B92047">
        <w:rPr>
          <w:lang w:val="en-US"/>
        </w:rPr>
        <w:t>13. Pratkanis AR. Social influence analysis: An index of tactics. In: Pratkanis AR, editor. The science of social influence: Advances and future progress. New York: Psychology Press; 2007. p. 17–82.</w:t>
      </w:r>
    </w:p>
    <w:p w14:paraId="1F0114DD" w14:textId="77777777" w:rsidR="00B92047" w:rsidRPr="00B92047" w:rsidRDefault="00B92047" w:rsidP="00B92047">
      <w:pPr>
        <w:pStyle w:val="Bibliography"/>
        <w:rPr>
          <w:lang w:val="en-US"/>
        </w:rPr>
      </w:pPr>
      <w:r w:rsidRPr="00B92047">
        <w:rPr>
          <w:lang w:val="en-US"/>
        </w:rPr>
        <w:lastRenderedPageBreak/>
        <w:t>14. Cialdini RB, Goldstein NJ, Martin SJ. Influence: Science and practice. Boston: Pearson Education; 2009.</w:t>
      </w:r>
    </w:p>
    <w:p w14:paraId="078A365C" w14:textId="77777777" w:rsidR="00B92047" w:rsidRPr="00B92047" w:rsidRDefault="00B92047" w:rsidP="00B92047">
      <w:pPr>
        <w:pStyle w:val="Bibliography"/>
        <w:rPr>
          <w:lang w:val="en-US"/>
        </w:rPr>
      </w:pPr>
      <w:r w:rsidRPr="00B92047">
        <w:rPr>
          <w:lang w:val="en-US"/>
        </w:rPr>
        <w:t>15. Blount J. Fanatical Prospecting: The Ultimate Guide to Opening Sales Conversations and Filling the Pipeline by Leveraging Social Selling, Telephone, Email, Text, and Cold Calling. John Wiley &amp; Sons; 2015.</w:t>
      </w:r>
    </w:p>
    <w:p w14:paraId="5C541341" w14:textId="77777777" w:rsidR="00B92047" w:rsidRPr="00B92047" w:rsidRDefault="00B92047" w:rsidP="00B92047">
      <w:pPr>
        <w:pStyle w:val="Bibliography"/>
        <w:rPr>
          <w:lang w:val="en-US"/>
        </w:rPr>
      </w:pPr>
      <w:r w:rsidRPr="00B92047">
        <w:rPr>
          <w:lang w:val="en-US"/>
        </w:rPr>
        <w:t>16. Goldman B. The Science of Settlement: Ideas for Negotiators. Pennsylvania: ALI-ABA; 2008.</w:t>
      </w:r>
    </w:p>
    <w:p w14:paraId="2073886C" w14:textId="77777777" w:rsidR="00B92047" w:rsidRPr="00B92047" w:rsidRDefault="00B92047" w:rsidP="00B92047">
      <w:pPr>
        <w:pStyle w:val="Bibliography"/>
        <w:rPr>
          <w:lang w:val="en-US"/>
        </w:rPr>
      </w:pPr>
      <w:r w:rsidRPr="00B92047">
        <w:rPr>
          <w:lang w:val="en-US"/>
        </w:rPr>
        <w:t>17. Mortensen KW. Maximum Influence: The 12 Universal Laws of Power Persuasion. 2nd edition. New York: American Management Association; 2013.</w:t>
      </w:r>
    </w:p>
    <w:p w14:paraId="0B45489E" w14:textId="77777777" w:rsidR="00B92047" w:rsidRPr="00B92047" w:rsidRDefault="00B92047" w:rsidP="00B92047">
      <w:pPr>
        <w:pStyle w:val="Bibliography"/>
        <w:rPr>
          <w:lang w:val="en-US"/>
        </w:rPr>
      </w:pPr>
      <w:r w:rsidRPr="00B92047">
        <w:rPr>
          <w:lang w:val="en-US"/>
        </w:rPr>
        <w:t>18. Weinschenk S. The Power of the Word “Because” To Get People To Do Stuff. Psychology Today. 2013. https://web.archive.org/web/20170306230957/https://www.psychologytoday.com/blog/brain-wise/201310/the-power-the-word-because-get-people-do-stuff. Accessed 5 Nov 2015.</w:t>
      </w:r>
    </w:p>
    <w:p w14:paraId="7BFF7D68" w14:textId="77777777" w:rsidR="00B92047" w:rsidRPr="00B92047" w:rsidRDefault="00B92047" w:rsidP="00B92047">
      <w:pPr>
        <w:pStyle w:val="Bibliography"/>
        <w:rPr>
          <w:lang w:val="en-US"/>
        </w:rPr>
      </w:pPr>
      <w:r w:rsidRPr="00B92047">
        <w:rPr>
          <w:lang w:val="en-US"/>
        </w:rPr>
        <w:t>19. Cialdini RB. Influence: Science and practice. 4th edition. USA: Arizona State University: Allyn &amp; Bacon; 2001.</w:t>
      </w:r>
    </w:p>
    <w:p w14:paraId="137AFED6" w14:textId="77777777" w:rsidR="00B92047" w:rsidRPr="00B92047" w:rsidRDefault="00B92047" w:rsidP="00B92047">
      <w:pPr>
        <w:pStyle w:val="Bibliography"/>
        <w:rPr>
          <w:lang w:val="en-US"/>
        </w:rPr>
      </w:pPr>
      <w:r w:rsidRPr="00B92047">
        <w:rPr>
          <w:lang w:val="en-US"/>
        </w:rPr>
        <w:t>20. Key SM, Edlund JE, Sagarin BJ, Bizer GY. Individual differences in susceptibility to mindlessness. Personal Individ Differ. 2009;46:261–4.</w:t>
      </w:r>
    </w:p>
    <w:p w14:paraId="708F1B8D" w14:textId="77777777" w:rsidR="00B92047" w:rsidRPr="00B92047" w:rsidRDefault="00B92047" w:rsidP="00B92047">
      <w:pPr>
        <w:pStyle w:val="Bibliography"/>
        <w:rPr>
          <w:lang w:val="en-US"/>
        </w:rPr>
      </w:pPr>
      <w:r w:rsidRPr="00B92047">
        <w:rPr>
          <w:lang w:val="en-US"/>
        </w:rPr>
        <w:t>21. Folkes VS. Mindlessness or mindfulness: A partial replication and extension of Langer, Blank, and Chanowitz. J Pers Soc Psychol. 1985;48:600–4.</w:t>
      </w:r>
    </w:p>
    <w:p w14:paraId="3D20D8D3" w14:textId="77777777" w:rsidR="00B92047" w:rsidRPr="00B92047" w:rsidRDefault="00B92047" w:rsidP="00B92047">
      <w:pPr>
        <w:pStyle w:val="Bibliography"/>
        <w:rPr>
          <w:lang w:val="en-US"/>
        </w:rPr>
      </w:pPr>
      <w:r w:rsidRPr="00B92047">
        <w:rPr>
          <w:lang w:val="en-US"/>
        </w:rPr>
        <w:t>22. Langer EJ, Chanowitz B, Blank A. Mindlessness–mindfulness in perspective: A reply to Valerie Folkes. J Pers Soc Psychol. 1985;48:605–7.</w:t>
      </w:r>
    </w:p>
    <w:p w14:paraId="302AE002" w14:textId="77777777" w:rsidR="00B92047" w:rsidRPr="00B92047" w:rsidRDefault="00B92047" w:rsidP="00B92047">
      <w:pPr>
        <w:pStyle w:val="Bibliography"/>
        <w:rPr>
          <w:lang w:val="en-US"/>
        </w:rPr>
      </w:pPr>
      <w:r w:rsidRPr="00B92047">
        <w:rPr>
          <w:lang w:val="en-US"/>
        </w:rPr>
        <w:t>23. Makel MC, Plucker JA, Hegarty B. Replications in Psychology Research How Often Do They Really Occur? Perspect Psychol Sci. 2012;7:537–42.</w:t>
      </w:r>
    </w:p>
    <w:p w14:paraId="77E07FE5" w14:textId="77777777" w:rsidR="00B92047" w:rsidRPr="00B92047" w:rsidRDefault="00B92047" w:rsidP="00B92047">
      <w:pPr>
        <w:pStyle w:val="Bibliography"/>
        <w:rPr>
          <w:lang w:val="en-US"/>
        </w:rPr>
      </w:pPr>
      <w:r w:rsidRPr="00B92047">
        <w:rPr>
          <w:lang w:val="en-US"/>
        </w:rPr>
        <w:t>24. Pollock CL, Smith SD, Knowles ES, Bruce HJ. Mindfullness Limits Compliance With the That’s-Not-All Technique. Pers Soc Psychol Bull. 1998;24:1153–1157.</w:t>
      </w:r>
    </w:p>
    <w:p w14:paraId="7A9765DB" w14:textId="77777777" w:rsidR="00B92047" w:rsidRDefault="00B92047" w:rsidP="00B92047">
      <w:pPr>
        <w:pStyle w:val="Bibliography"/>
      </w:pPr>
      <w:r w:rsidRPr="00B92047">
        <w:rPr>
          <w:lang w:val="en-US"/>
        </w:rPr>
        <w:t xml:space="preserve">25. Slugoski BR. Mindless processing of requests? Don’t ask twice. Br J Soc Psychol. </w:t>
      </w:r>
      <w:r>
        <w:t>1995;34:335–350.</w:t>
      </w:r>
    </w:p>
    <w:p w14:paraId="1D2B7188" w14:textId="77777777" w:rsidR="00B92047" w:rsidRPr="00B92047" w:rsidRDefault="00B92047" w:rsidP="00B92047">
      <w:pPr>
        <w:pStyle w:val="Bibliography"/>
        <w:rPr>
          <w:lang w:val="en-US"/>
        </w:rPr>
      </w:pPr>
      <w:r>
        <w:t xml:space="preserve">26. Laaksonen M, Talala K, Martelin T, Rahkonen O, Roos E, Helakorpi S, et al. </w:t>
      </w:r>
      <w:r w:rsidRPr="00B92047">
        <w:rPr>
          <w:lang w:val="en-US"/>
        </w:rPr>
        <w:t>Health behaviours as explanations for educational level differences in cardiovascular and all-cause mortality: a follow-up of 60 000 men and women over 23 years. Eur J Public Health. 2008;18:38–43.</w:t>
      </w:r>
    </w:p>
    <w:p w14:paraId="26AF2255" w14:textId="77777777" w:rsidR="00B92047" w:rsidRPr="00B92047" w:rsidRDefault="00B92047" w:rsidP="00B92047">
      <w:pPr>
        <w:pStyle w:val="Bibliography"/>
        <w:rPr>
          <w:lang w:val="en-US"/>
        </w:rPr>
      </w:pPr>
      <w:r w:rsidRPr="00B92047">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p>
    <w:p w14:paraId="27C4EC00" w14:textId="77777777" w:rsidR="00B92047" w:rsidRDefault="00B92047" w:rsidP="00B92047">
      <w:pPr>
        <w:pStyle w:val="Bibliography"/>
      </w:pPr>
      <w:r w:rsidRPr="00B92047">
        <w:rPr>
          <w:lang w:val="en-US"/>
        </w:rPr>
        <w:t xml:space="preserve">28. National institute for Health and Welfare. School health survey 2015 results: Lifestyle. </w:t>
      </w:r>
      <w:r>
        <w:t xml:space="preserve">Terveyden ja hyvinvoinnin laitos. 2015. </w:t>
      </w:r>
      <w:r>
        <w:lastRenderedPageBreak/>
        <w:t>https://web.archive.org/web/20170306230805/https://www.thl.fi/fi/tutkimus-ja-asiantuntijatyo/vaestotutkimukset/kouluterveyskysely/tulokset/tulokset-aiheittain/elintavat. Accessed 4 Dec 2015.</w:t>
      </w:r>
    </w:p>
    <w:p w14:paraId="489E7CAA" w14:textId="77777777" w:rsidR="00B92047" w:rsidRPr="00B92047" w:rsidRDefault="00B92047" w:rsidP="00B92047">
      <w:pPr>
        <w:pStyle w:val="Bibliography"/>
        <w:rPr>
          <w:lang w:val="en-US"/>
        </w:rPr>
      </w:pPr>
      <w:r>
        <w:t xml:space="preserve">29. Hankonen N, Heino MTJ, Araujo-Soares V, Sniehotta FF, Sund R, Vasankari T, et al. </w:t>
      </w:r>
      <w:r w:rsidRPr="00B92047">
        <w:rPr>
          <w:lang w:val="en-US"/>
        </w:rPr>
        <w:t>‘Let’s Move It’ – a school-based multilevel intervention to increase physical activity and reduce sedentary behaviour among older adolescents in vocational secondary schools: a study protocol for a cluster-randomised trial. BMC Public Health. 2016;16:451–66.</w:t>
      </w:r>
    </w:p>
    <w:p w14:paraId="0321563C" w14:textId="77777777" w:rsidR="00B92047" w:rsidRPr="00B92047" w:rsidRDefault="00B92047" w:rsidP="00B92047">
      <w:pPr>
        <w:pStyle w:val="Bibliography"/>
        <w:rPr>
          <w:lang w:val="en-US"/>
        </w:rPr>
      </w:pPr>
      <w:r w:rsidRPr="00B92047">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t>
      </w:r>
    </w:p>
    <w:p w14:paraId="30F5F26C" w14:textId="77777777" w:rsidR="00B92047" w:rsidRPr="00B92047" w:rsidRDefault="00B92047" w:rsidP="00B92047">
      <w:pPr>
        <w:pStyle w:val="Bibliography"/>
        <w:rPr>
          <w:lang w:val="en-US"/>
        </w:rPr>
      </w:pPr>
      <w:r w:rsidRPr="00B92047">
        <w:rPr>
          <w:lang w:val="en-US"/>
        </w:rPr>
        <w:t>31. Heino MTJ. No use reasoning with adolescents? A randomised controlled trial comparing persuasive messages. 2016. https://helda.helsinki.fi/handle/10138/163800. Accessed 7 Jun 2017.</w:t>
      </w:r>
    </w:p>
    <w:p w14:paraId="6661DCAC" w14:textId="77777777" w:rsidR="00B92047" w:rsidRPr="00B92047" w:rsidRDefault="00B92047" w:rsidP="00B92047">
      <w:pPr>
        <w:pStyle w:val="Bibliography"/>
        <w:rPr>
          <w:lang w:val="en-US"/>
        </w:rPr>
      </w:pPr>
      <w:r w:rsidRPr="00B92047">
        <w:rPr>
          <w:lang w:val="en-US"/>
        </w:rPr>
        <w:t>32. Heino MTJ. Comparing persuasive SMS reminders: Supplementary website. 2018. https://web.archive.org/web/20180223210916/https://heinonmatti.github.io/sms-persuasion/sms-persuasion-supplement.html. Accessed 21 Feb 2018.</w:t>
      </w:r>
    </w:p>
    <w:p w14:paraId="535B8F3F" w14:textId="77777777" w:rsidR="00B92047" w:rsidRPr="00B92047" w:rsidRDefault="00B92047" w:rsidP="00B92047">
      <w:pPr>
        <w:pStyle w:val="Bibliography"/>
        <w:rPr>
          <w:lang w:val="en-US"/>
        </w:rPr>
      </w:pPr>
      <w:r w:rsidRPr="00B92047">
        <w:rPr>
          <w:lang w:val="en-US"/>
        </w:rPr>
        <w:t>33. Dienes Z. Understanding Psychology as a Science: An Introduction to Scientific and Statistical Inference. Palgrave Macmillan; 2008.</w:t>
      </w:r>
    </w:p>
    <w:p w14:paraId="7A9338C7" w14:textId="77777777" w:rsidR="00B92047" w:rsidRPr="00B92047" w:rsidRDefault="00B92047" w:rsidP="00B92047">
      <w:pPr>
        <w:pStyle w:val="Bibliography"/>
        <w:rPr>
          <w:lang w:val="en-US"/>
        </w:rPr>
      </w:pPr>
      <w:r w:rsidRPr="00B92047">
        <w:rPr>
          <w:lang w:val="en-US"/>
        </w:rPr>
        <w:t>34. Wagenmakers E-J. A practical solution to the pervasive problems of p values. Psychon Bull Rev. 2007;14:779–804.</w:t>
      </w:r>
    </w:p>
    <w:p w14:paraId="7CF622C6" w14:textId="77777777" w:rsidR="00B92047" w:rsidRPr="00B92047" w:rsidRDefault="00B92047" w:rsidP="00B92047">
      <w:pPr>
        <w:pStyle w:val="Bibliography"/>
        <w:rPr>
          <w:lang w:val="en-US"/>
        </w:rPr>
      </w:pPr>
      <w:r w:rsidRPr="00B92047">
        <w:rPr>
          <w:lang w:val="en-US"/>
        </w:rPr>
        <w:t>35. Fanelli D. Only Reporting Guidelines Can Save (Soft) Science. Eur J Personal. 2013;27:120–44.</w:t>
      </w:r>
    </w:p>
    <w:p w14:paraId="09A10922" w14:textId="77777777" w:rsidR="00B92047" w:rsidRPr="00B92047" w:rsidRDefault="00B92047" w:rsidP="00B92047">
      <w:pPr>
        <w:pStyle w:val="Bibliography"/>
        <w:rPr>
          <w:lang w:val="en-US"/>
        </w:rPr>
      </w:pPr>
      <w:r w:rsidRPr="00B92047">
        <w:rPr>
          <w:lang w:val="en-US"/>
        </w:rPr>
        <w:t>36. Boutron I, Moher D, Altman DG, Schulz KF, Ravaud P. Extending the CONSORT Statement to Randomized Trials of Nonpharmacologic Treatment: Explanation and Elaboration. Ann Intern Med. 2008;148:295–309.</w:t>
      </w:r>
    </w:p>
    <w:p w14:paraId="01E812EE" w14:textId="77777777" w:rsidR="00B92047" w:rsidRPr="00B92047" w:rsidRDefault="00B92047" w:rsidP="00B92047">
      <w:pPr>
        <w:pStyle w:val="Bibliography"/>
        <w:rPr>
          <w:lang w:val="en-US"/>
        </w:rPr>
      </w:pPr>
      <w:r w:rsidRPr="00B92047">
        <w:rPr>
          <w:lang w:val="en-US"/>
        </w:rPr>
        <w:t>37. Allen L, Scott J, Brand A, Hlava M, Altman M. Publishing: Credit where credit is due. Nature. 2014;508:312–3.</w:t>
      </w:r>
    </w:p>
    <w:p w14:paraId="3F2AE311" w14:textId="77777777" w:rsidR="00B92047" w:rsidRPr="00B92047" w:rsidRDefault="00B92047" w:rsidP="00B92047">
      <w:pPr>
        <w:pStyle w:val="Bibliography"/>
        <w:rPr>
          <w:lang w:val="en-US"/>
        </w:rPr>
      </w:pPr>
      <w:r w:rsidRPr="00B92047">
        <w:rPr>
          <w:lang w:val="en-US"/>
        </w:rPr>
        <w:t>38. R Core Team. R: A Language and Environment for Statistical Computing. Vienna, Austria: R Foundation for Statistical Computing; 2015.</w:t>
      </w:r>
    </w:p>
    <w:p w14:paraId="6B55DC44" w14:textId="77777777" w:rsidR="00B92047" w:rsidRPr="00B92047" w:rsidRDefault="00B92047" w:rsidP="00B92047">
      <w:pPr>
        <w:pStyle w:val="Bibliography"/>
        <w:rPr>
          <w:lang w:val="en-US"/>
        </w:rPr>
      </w:pPr>
      <w:r w:rsidRPr="00B92047">
        <w:rPr>
          <w:lang w:val="en-US"/>
        </w:rPr>
        <w:t>39. RStudio Team. RStudio: Integrated Development Environment for R. Boston, MA: RStudio, Inc.; 2015. http://www.rstudio.com/.</w:t>
      </w:r>
    </w:p>
    <w:p w14:paraId="57F00C6C" w14:textId="77777777" w:rsidR="00B92047" w:rsidRPr="00B92047" w:rsidRDefault="00B92047" w:rsidP="00B92047">
      <w:pPr>
        <w:pStyle w:val="Bibliography"/>
        <w:rPr>
          <w:lang w:val="en-US"/>
        </w:rPr>
      </w:pPr>
      <w:r w:rsidRPr="00B92047">
        <w:rPr>
          <w:lang w:val="en-US"/>
        </w:rPr>
        <w:t>40. Wickham H. ggplot2: Elegant Graphics for Data Analysis. Springer-Verlag New York; 2009. http://ggplot2.org.</w:t>
      </w:r>
    </w:p>
    <w:p w14:paraId="2F195E7B" w14:textId="77777777" w:rsidR="00B92047" w:rsidRPr="00B92047" w:rsidRDefault="00B92047" w:rsidP="00B92047">
      <w:pPr>
        <w:pStyle w:val="Bibliography"/>
        <w:rPr>
          <w:lang w:val="en-US"/>
        </w:rPr>
      </w:pPr>
      <w:r w:rsidRPr="00B92047">
        <w:rPr>
          <w:lang w:val="en-US"/>
        </w:rPr>
        <w:lastRenderedPageBreak/>
        <w:t>41. Phillips N. yarrr: A companion to the e-book YaRrr!: The Pirate’s Guide to R. 2016. http://www.r-bloggers.com/the-new-and-improved-pirateplot-now-with-themes/.</w:t>
      </w:r>
    </w:p>
    <w:p w14:paraId="7B4A66F4" w14:textId="77777777" w:rsidR="00B92047" w:rsidRPr="00B92047" w:rsidRDefault="00B92047" w:rsidP="00B92047">
      <w:pPr>
        <w:pStyle w:val="Bibliography"/>
        <w:rPr>
          <w:lang w:val="en-US"/>
        </w:rPr>
      </w:pPr>
      <w:r w:rsidRPr="00B92047">
        <w:rPr>
          <w:lang w:val="en-US"/>
        </w:rPr>
        <w:t>42. Baguley T. Serious stats: A guide to advanced statistics for the behavioral sciences. China: Palgrave Macmillan; 2012.</w:t>
      </w:r>
    </w:p>
    <w:p w14:paraId="705C8969" w14:textId="77777777" w:rsidR="00B92047" w:rsidRPr="00B92047" w:rsidRDefault="00B92047" w:rsidP="00B92047">
      <w:pPr>
        <w:pStyle w:val="Bibliography"/>
        <w:rPr>
          <w:lang w:val="en-US"/>
        </w:rPr>
      </w:pPr>
      <w:r w:rsidRPr="00B92047">
        <w:rPr>
          <w:lang w:val="en-US"/>
        </w:rPr>
        <w:t>43. Bowman AW, Azzalini A. R package sm: nonparametric smoothing methods (version 2.2-5.4). University of Glasgow, UK and Università di Padova, Italia; 2014. URL http://www.stats.gla.ac.uk/ adrian/sm, http://azzalini.stat.unipd.it/Book_sm.</w:t>
      </w:r>
    </w:p>
    <w:p w14:paraId="29107B34" w14:textId="77777777" w:rsidR="00B92047" w:rsidRPr="00B92047" w:rsidRDefault="00B92047" w:rsidP="00B92047">
      <w:pPr>
        <w:pStyle w:val="Bibliography"/>
        <w:rPr>
          <w:lang w:val="en-US"/>
        </w:rPr>
      </w:pPr>
      <w:r w:rsidRPr="00B92047">
        <w:rPr>
          <w:lang w:val="en-US"/>
        </w:rPr>
        <w:t>44. Peters G-Jo. userfriendlyscience: Quantitative analysis made accessible. 2016. http://CRAN.R-project.org/package=userfriendlyscience.</w:t>
      </w:r>
    </w:p>
    <w:p w14:paraId="78534FAE" w14:textId="77777777" w:rsidR="00B92047" w:rsidRPr="00B92047" w:rsidRDefault="00B92047" w:rsidP="00B92047">
      <w:pPr>
        <w:pStyle w:val="Bibliography"/>
        <w:rPr>
          <w:lang w:val="en-US"/>
        </w:rPr>
      </w:pPr>
      <w:r w:rsidRPr="00B92047">
        <w:rPr>
          <w:lang w:val="en-US"/>
        </w:rPr>
        <w:t>45. Morey RD, Hoekstra R, Rouder JN, Lee MD, Wagenmakers E-J. The fallacy of placing confidence in confidence intervals. Psychon Bull Rev. 2015. doi:10.3758/s13423-015-0947-8.</w:t>
      </w:r>
    </w:p>
    <w:p w14:paraId="2F24C597" w14:textId="77777777" w:rsidR="00B92047" w:rsidRPr="00B92047" w:rsidRDefault="00B92047" w:rsidP="00B92047">
      <w:pPr>
        <w:pStyle w:val="Bibliography"/>
        <w:rPr>
          <w:lang w:val="en-US"/>
        </w:rPr>
      </w:pPr>
      <w:r w:rsidRPr="00B92047">
        <w:rPr>
          <w:lang w:val="en-US"/>
        </w:rPr>
        <w:t>46. Heino MTJ, Vuorre M, Hankonen N. Bayesian evaluation of behavior change interventions: A brief introduction and a practical example. PsyArXiv. 2017. doi:10.17605/OSF.IO/XMGWV.</w:t>
      </w:r>
    </w:p>
    <w:p w14:paraId="30BD039A" w14:textId="77777777" w:rsidR="00B92047" w:rsidRPr="00B92047" w:rsidRDefault="00B92047" w:rsidP="00B92047">
      <w:pPr>
        <w:pStyle w:val="Bibliography"/>
        <w:rPr>
          <w:lang w:val="en-US"/>
        </w:rPr>
      </w:pPr>
      <w:r w:rsidRPr="00B92047">
        <w:rPr>
          <w:lang w:val="en-US"/>
        </w:rPr>
        <w:t>47. Morey RD, Romeijn J-W, Rouder JN. The philosophy of Bayes factors and the quantification of statistical evidence. J Math Psychol. 2016. doi:10.1016/j.jmp.2015.11.001.</w:t>
      </w:r>
    </w:p>
    <w:p w14:paraId="5E400B4D" w14:textId="77777777" w:rsidR="00B92047" w:rsidRPr="00B92047" w:rsidRDefault="00B92047" w:rsidP="00B92047">
      <w:pPr>
        <w:pStyle w:val="Bibliography"/>
        <w:rPr>
          <w:lang w:val="en-US"/>
        </w:rPr>
      </w:pPr>
      <w:r w:rsidRPr="00B92047">
        <w:rPr>
          <w:lang w:val="en-US"/>
        </w:rPr>
        <w:t>48. Etz A, Vandekerckhove J. Introduction to Bayesian Inference for Psychology. 2017. https://osf.io/preprints/psyarxiv/q46q3. Accessed 21 Mar 2017.</w:t>
      </w:r>
    </w:p>
    <w:p w14:paraId="59FE7970" w14:textId="77777777" w:rsidR="00B92047" w:rsidRPr="00B92047" w:rsidRDefault="00B92047" w:rsidP="00B92047">
      <w:pPr>
        <w:pStyle w:val="Bibliography"/>
        <w:rPr>
          <w:lang w:val="en-US"/>
        </w:rPr>
      </w:pPr>
      <w:r w:rsidRPr="00B92047">
        <w:rPr>
          <w:lang w:val="en-US"/>
        </w:rPr>
        <w:t>49. Etz A, Vandekerckhove J. A Bayesian Perspective on the Reproducibility Project: Psychology. PLOS ONE. 2016;11:e0149794.</w:t>
      </w:r>
    </w:p>
    <w:p w14:paraId="1285B02E" w14:textId="77777777" w:rsidR="00B92047" w:rsidRPr="00B92047" w:rsidRDefault="00B92047" w:rsidP="00B92047">
      <w:pPr>
        <w:pStyle w:val="Bibliography"/>
        <w:rPr>
          <w:lang w:val="en-US"/>
        </w:rPr>
      </w:pPr>
      <w:r w:rsidRPr="00B92047">
        <w:rPr>
          <w:lang w:val="en-US"/>
        </w:rPr>
        <w:t>50. Morey RD, Rouder JN. BayesFactor: Computation of Bayes Factors for Common Designs. 2015. https://CRAN.R-project.org/package=BayesFactor.</w:t>
      </w:r>
    </w:p>
    <w:p w14:paraId="2DC49D2B" w14:textId="77777777" w:rsidR="00B92047" w:rsidRPr="00B92047" w:rsidRDefault="00B92047" w:rsidP="00B92047">
      <w:pPr>
        <w:pStyle w:val="Bibliography"/>
        <w:rPr>
          <w:lang w:val="en-US"/>
        </w:rPr>
      </w:pPr>
      <w:r w:rsidRPr="00B92047">
        <w:rPr>
          <w:lang w:val="en-US"/>
        </w:rPr>
        <w:t>51. Richard FD, Bond CF, Stokes-Zoota JJ. One Hundred Years of Social Psychology Quantitatively Described. Rev Gen Psychol. 2003;7:331–63.</w:t>
      </w:r>
    </w:p>
    <w:p w14:paraId="6ACE46E5" w14:textId="77777777" w:rsidR="00B92047" w:rsidRPr="00B92047" w:rsidRDefault="00B92047" w:rsidP="00B92047">
      <w:pPr>
        <w:pStyle w:val="Bibliography"/>
        <w:rPr>
          <w:lang w:val="en-US"/>
        </w:rPr>
      </w:pPr>
      <w:r w:rsidRPr="00B92047">
        <w:rPr>
          <w:lang w:val="en-US"/>
        </w:rPr>
        <w:t>52. Jamil T, Ly A, Morey RD, Love J, Marsman M, Wagenmakers E-J. Default “Gunel and Dickey” Bayes factors for contingency tables. Behav Res Methods. 2015;:1–15.</w:t>
      </w:r>
    </w:p>
    <w:p w14:paraId="0682BBF3" w14:textId="77777777" w:rsidR="00B92047" w:rsidRPr="00B92047" w:rsidRDefault="00B92047" w:rsidP="00B92047">
      <w:pPr>
        <w:pStyle w:val="Bibliography"/>
        <w:rPr>
          <w:lang w:val="en-US"/>
        </w:rPr>
      </w:pPr>
      <w:r w:rsidRPr="00B92047">
        <w:rPr>
          <w:lang w:val="en-US"/>
        </w:rPr>
        <w:t>53. Lakens D. Equivalence Tests: A Practical Primer for t Tests, Correlations, and Meta-Analyses. Soc Psychol Personal Sci. 2017;8:355–62.</w:t>
      </w:r>
    </w:p>
    <w:p w14:paraId="60711D63" w14:textId="77777777" w:rsidR="00B92047" w:rsidRPr="00B92047" w:rsidRDefault="00B92047" w:rsidP="00B92047">
      <w:pPr>
        <w:pStyle w:val="Bibliography"/>
        <w:rPr>
          <w:lang w:val="en-US"/>
        </w:rPr>
      </w:pPr>
      <w:r w:rsidRPr="00B92047">
        <w:rPr>
          <w:lang w:val="en-US"/>
        </w:rPr>
        <w:t>54. Lakens D. TOSTER: Two One-Sided Tests (TOST) Equivalence Testing. 2016. https://CRAN.R-project.org/package=TOSTER.</w:t>
      </w:r>
    </w:p>
    <w:p w14:paraId="6E813D12" w14:textId="77777777" w:rsidR="00B92047" w:rsidRPr="00B92047" w:rsidRDefault="00B92047" w:rsidP="00B92047">
      <w:pPr>
        <w:pStyle w:val="Bibliography"/>
        <w:rPr>
          <w:lang w:val="en-US"/>
        </w:rPr>
      </w:pPr>
      <w:r w:rsidRPr="00B92047">
        <w:rPr>
          <w:lang w:val="en-US"/>
        </w:rPr>
        <w:t>55. Gelman A, Carlin J. Beyond Power Calculations Assessing Type S (Sign) and Type M (Magnitude) Errors. Perspect Psychol Sci. 2014;9:641–51.</w:t>
      </w:r>
    </w:p>
    <w:p w14:paraId="6F10E122" w14:textId="77777777" w:rsidR="00B92047" w:rsidRPr="00B92047" w:rsidRDefault="00B92047" w:rsidP="00B92047">
      <w:pPr>
        <w:pStyle w:val="Bibliography"/>
        <w:rPr>
          <w:lang w:val="en-US"/>
        </w:rPr>
      </w:pPr>
      <w:r w:rsidRPr="00B92047">
        <w:rPr>
          <w:lang w:val="en-US"/>
        </w:rPr>
        <w:lastRenderedPageBreak/>
        <w:t>56. Davis-Stober CP, Dana J. Comparing the accuracy of experimental estimates to guessing: a new perspective on replication and the “Crisis of Confidence” in psychology. Behav Res Methods. 2013;46:1–14.</w:t>
      </w:r>
    </w:p>
    <w:p w14:paraId="7599D075" w14:textId="77777777" w:rsidR="00B92047" w:rsidRPr="00B92047" w:rsidRDefault="00B92047" w:rsidP="00B92047">
      <w:pPr>
        <w:pStyle w:val="Bibliography"/>
        <w:rPr>
          <w:lang w:val="en-US"/>
        </w:rPr>
      </w:pPr>
      <w:r w:rsidRPr="00B92047">
        <w:rPr>
          <w:lang w:val="en-US"/>
        </w:rPr>
        <w:t>57. Lakens D, McLatchie N, Isager PM, Scheel AM, Dienes Z. Improving inferences about null effects with Bayes factors and equivalence tests. J Gerontol Ser B. 2018.</w:t>
      </w:r>
    </w:p>
    <w:p w14:paraId="28DF0321" w14:textId="77777777" w:rsidR="00B92047" w:rsidRPr="00B92047" w:rsidRDefault="00B92047" w:rsidP="00B92047">
      <w:pPr>
        <w:pStyle w:val="Bibliography"/>
        <w:rPr>
          <w:lang w:val="en-US"/>
        </w:rPr>
      </w:pPr>
      <w:r w:rsidRPr="00B92047">
        <w:rPr>
          <w:lang w:val="en-US"/>
        </w:rPr>
        <w:t>58. Harms C, Lakens D. Making “Null Effects” Informative: Statistical Techniques and Inferential Frameworks. J Clin Transl Res. in press. doi:10.31234/osf.io/48zca.</w:t>
      </w:r>
    </w:p>
    <w:p w14:paraId="0E87CEC0" w14:textId="77777777" w:rsidR="00B92047" w:rsidRPr="00B92047" w:rsidRDefault="00B92047" w:rsidP="00B92047">
      <w:pPr>
        <w:pStyle w:val="Bibliography"/>
        <w:rPr>
          <w:lang w:val="en-US"/>
        </w:rPr>
      </w:pPr>
      <w:r w:rsidRPr="00B92047">
        <w:rPr>
          <w:lang w:val="sv-SE"/>
        </w:rPr>
        <w:t xml:space="preserve">59. Hansen H. Fallacies. In: Zalta EN, editor. </w:t>
      </w:r>
      <w:r w:rsidRPr="00B92047">
        <w:rPr>
          <w:lang w:val="en-US"/>
        </w:rPr>
        <w:t>The Stanford Encyclopedia of Philosophy. Summer 2015. 2015. https://plato.stanford.edu/entries/fallacies/. Accessed 12 Mar 2016.</w:t>
      </w:r>
    </w:p>
    <w:p w14:paraId="0B13535A" w14:textId="77777777" w:rsidR="00B92047" w:rsidRPr="00B92047" w:rsidRDefault="00B92047" w:rsidP="00B92047">
      <w:pPr>
        <w:pStyle w:val="Bibliography"/>
        <w:rPr>
          <w:lang w:val="en-US"/>
        </w:rPr>
      </w:pPr>
      <w:r w:rsidRPr="00B92047">
        <w:rPr>
          <w:lang w:val="en-US"/>
        </w:rPr>
        <w:t>60. Armor DA, Taylor SE. The Effects of Mindset on Behavior: Self-Regulation in Deliberative and Implemental Frames of Mind. Pers Soc Psychol Bull. 2003;29:86–95.</w:t>
      </w:r>
    </w:p>
    <w:p w14:paraId="7F714EA0" w14:textId="77777777" w:rsidR="00B92047" w:rsidRPr="00B92047" w:rsidRDefault="00B92047" w:rsidP="00B92047">
      <w:pPr>
        <w:pStyle w:val="Bibliography"/>
        <w:rPr>
          <w:lang w:val="en-US"/>
        </w:rPr>
      </w:pPr>
      <w:r w:rsidRPr="00B92047">
        <w:rPr>
          <w:lang w:val="en-US"/>
        </w:rPr>
        <w:t>61. Sagarin BJ, Ambler JK, Lee EM. An Ethical Approach to Peeking at Data. Perspect Psychol Sci. 2014;9:293–304.</w:t>
      </w:r>
    </w:p>
    <w:p w14:paraId="38E25366" w14:textId="77777777" w:rsidR="00B92047" w:rsidRPr="00B92047" w:rsidRDefault="00B92047" w:rsidP="00B92047">
      <w:pPr>
        <w:pStyle w:val="Bibliography"/>
        <w:rPr>
          <w:lang w:val="en-US"/>
        </w:rPr>
      </w:pPr>
      <w:r w:rsidRPr="00B92047">
        <w:rPr>
          <w:lang w:val="en-US"/>
        </w:rPr>
        <w:t>62. Dienes Z. Using Bayes to get the most out of non-significant results. Quant Psychol Meas. 2014;5:781.</w:t>
      </w:r>
    </w:p>
    <w:p w14:paraId="5DA652E2" w14:textId="77777777" w:rsidR="00B92047" w:rsidRPr="00B92047" w:rsidRDefault="00B92047" w:rsidP="00B92047">
      <w:pPr>
        <w:pStyle w:val="Bibliography"/>
        <w:rPr>
          <w:lang w:val="en-US"/>
        </w:rPr>
      </w:pPr>
      <w:r w:rsidRPr="00B92047">
        <w:rPr>
          <w:lang w:val="en-US"/>
        </w:rPr>
        <w:t>63. Simonsohn U. Posterior-Hacking: Selective Reporting Invalidates Bayesian Results Also. SSRN Scholarly Paper. Rochester, NY: Social Science Research Network; 2014. https://papers.ssrn.com/abstract=2374040. Accessed 16 Jan 2018.</w:t>
      </w:r>
    </w:p>
    <w:p w14:paraId="50C69858" w14:textId="77777777" w:rsidR="00B92047" w:rsidRPr="00B92047" w:rsidRDefault="00B92047" w:rsidP="00B92047">
      <w:pPr>
        <w:pStyle w:val="Bibliography"/>
        <w:rPr>
          <w:lang w:val="en-US"/>
        </w:rPr>
      </w:pPr>
      <w:r w:rsidRPr="00B92047">
        <w:rPr>
          <w:lang w:val="en-US"/>
        </w:rPr>
        <w:t>64. Wagenmakers E-J, Wetzels R, Borsboom D, Maas HLJ van der, Kievit RA. An Agenda for Purely Confirmatory Research. Perspect Psychol Sci. 2012;7:632–8.</w:t>
      </w:r>
    </w:p>
    <w:p w14:paraId="6DCF458D" w14:textId="77777777" w:rsidR="00B92047" w:rsidRPr="00B92047" w:rsidRDefault="00B92047" w:rsidP="00B92047">
      <w:pPr>
        <w:pStyle w:val="Bibliography"/>
        <w:rPr>
          <w:lang w:val="en-US"/>
        </w:rPr>
      </w:pPr>
      <w:r w:rsidRPr="00B92047">
        <w:rPr>
          <w:lang w:val="en-US"/>
        </w:rPr>
        <w:t>65. Gelman A, Loken E. The Statistical Crisis in Science. Am Sci. 2014;102:460–5.</w:t>
      </w:r>
    </w:p>
    <w:p w14:paraId="43AC2D68" w14:textId="77777777" w:rsidR="00B92047" w:rsidRPr="00B92047" w:rsidRDefault="00B92047" w:rsidP="00B92047">
      <w:pPr>
        <w:pStyle w:val="Bibliography"/>
        <w:rPr>
          <w:lang w:val="en-US"/>
        </w:rPr>
      </w:pPr>
      <w:r w:rsidRPr="00B92047">
        <w:rPr>
          <w:lang w:val="en-US"/>
        </w:rPr>
        <w:t>66. Wasserstein RL, Lazar NA. The ASA’s statement on p-values: context, process, and purpose. Am Stat. 2016;:00–00.</w:t>
      </w:r>
    </w:p>
    <w:p w14:paraId="3F56B9EF" w14:textId="77777777" w:rsidR="00B92047" w:rsidRPr="00B92047" w:rsidRDefault="00B92047" w:rsidP="00B92047">
      <w:pPr>
        <w:pStyle w:val="Bibliography"/>
        <w:rPr>
          <w:lang w:val="en-US"/>
        </w:rPr>
      </w:pPr>
      <w:r w:rsidRPr="00B92047">
        <w:rPr>
          <w:lang w:val="en-US"/>
        </w:rPr>
        <w:t>67. Westfall J, Yarkoni T. Statistically Controlling for Confounding Constructs Is Harder than You Think. PLOS ONE. 2016;11:e0152719.</w:t>
      </w:r>
    </w:p>
    <w:p w14:paraId="7D27E6C7" w14:textId="77777777" w:rsidR="00B92047" w:rsidRPr="00B92047" w:rsidRDefault="00B92047" w:rsidP="00B92047">
      <w:pPr>
        <w:pStyle w:val="Bibliography"/>
        <w:rPr>
          <w:lang w:val="en-US"/>
        </w:rPr>
      </w:pPr>
      <w:r w:rsidRPr="00B92047">
        <w:rPr>
          <w:lang w:val="en-US"/>
        </w:rPr>
        <w:t>68. Earp BD, Trafimow D. Replication, falsification, and the crisis of confidence in social psychology. Quant Psychol Meas. 2015;6:621.</w:t>
      </w:r>
    </w:p>
    <w:p w14:paraId="7ECD6224" w14:textId="77777777" w:rsidR="00B92047" w:rsidRPr="00B92047" w:rsidRDefault="00B92047" w:rsidP="00B92047">
      <w:pPr>
        <w:pStyle w:val="Bibliography"/>
        <w:rPr>
          <w:lang w:val="en-US"/>
        </w:rPr>
      </w:pPr>
      <w:r w:rsidRPr="00B92047">
        <w:rPr>
          <w:lang w:val="en-US"/>
        </w:rPr>
        <w:t>69. Meehl PE. Appraising and amending theories: The strategy of Lakatosian defense and two principles that warrant it. Psychol Inq. 1990;1:108–141.</w:t>
      </w:r>
    </w:p>
    <w:p w14:paraId="283AF70A" w14:textId="77777777" w:rsidR="00B92047" w:rsidRPr="00B92047" w:rsidRDefault="00B92047" w:rsidP="00B92047">
      <w:pPr>
        <w:pStyle w:val="Bibliography"/>
        <w:rPr>
          <w:lang w:val="en-US"/>
        </w:rPr>
      </w:pPr>
      <w:r w:rsidRPr="00B92047">
        <w:rPr>
          <w:lang w:val="en-US"/>
        </w:rPr>
        <w:t>70. Kruglanski AW. Only One? The Default Interventionist Perspective as a Unimodel—Commentary on Evans &amp; Stanovich (2013)                                                    ,                                                             Only One? The Default Interventionist Perspective as a Unimodel—Commentary on Evans &amp; Stanovich (2013). Perspect Psychol Sci. 2013;8:242–7.</w:t>
      </w:r>
    </w:p>
    <w:p w14:paraId="79240D20" w14:textId="77777777" w:rsidR="00B92047" w:rsidRPr="00B92047" w:rsidRDefault="00B92047" w:rsidP="00B92047">
      <w:pPr>
        <w:pStyle w:val="Bibliography"/>
        <w:rPr>
          <w:lang w:val="en-US"/>
        </w:rPr>
      </w:pPr>
      <w:r w:rsidRPr="00B92047">
        <w:rPr>
          <w:lang w:val="en-US"/>
        </w:rPr>
        <w:lastRenderedPageBreak/>
        <w:t>71. Keren G. A tale of two systems: A scientific advance or a theoretical stone soup? Commentary on Evans &amp; Stanovich (2013). Perspect Psychol Sci. 2013;8:257–262.</w:t>
      </w:r>
    </w:p>
    <w:p w14:paraId="7718844D" w14:textId="77777777" w:rsidR="00B92047" w:rsidRPr="00B92047" w:rsidRDefault="00B92047" w:rsidP="00B92047">
      <w:pPr>
        <w:pStyle w:val="Bibliography"/>
        <w:rPr>
          <w:lang w:val="en-US"/>
        </w:rPr>
      </w:pPr>
      <w:r w:rsidRPr="00B92047">
        <w:rPr>
          <w:lang w:val="en-US"/>
        </w:rPr>
        <w:t>72. Bellini-Leite SC. Dual Process Theory: Systems, Types, Minds, Modes, Kinds or Metaphors? A Critical Review. Rev Philos Psychol. 2018;9:213–25.</w:t>
      </w:r>
    </w:p>
    <w:p w14:paraId="02986B99" w14:textId="77777777" w:rsidR="00B92047" w:rsidRPr="00B92047" w:rsidRDefault="00B92047" w:rsidP="00B92047">
      <w:pPr>
        <w:pStyle w:val="Bibliography"/>
        <w:rPr>
          <w:lang w:val="en-US"/>
        </w:rPr>
      </w:pPr>
      <w:r w:rsidRPr="00B92047">
        <w:rPr>
          <w:lang w:val="en-US"/>
        </w:rPr>
        <w:t>73. Evans JSBT, Stanovich KE. Dual-Process Theories of Higher Cognition: Advancing the Debate. Perspect Psychol Sci. 2013;8:223–41.</w:t>
      </w:r>
    </w:p>
    <w:p w14:paraId="2C64762B" w14:textId="77777777" w:rsidR="00B92047" w:rsidRPr="00B92047" w:rsidRDefault="00B92047" w:rsidP="00B92047">
      <w:pPr>
        <w:pStyle w:val="Bibliography"/>
        <w:rPr>
          <w:lang w:val="en-US"/>
        </w:rPr>
      </w:pPr>
      <w:r w:rsidRPr="00B92047">
        <w:rPr>
          <w:lang w:val="en-US"/>
        </w:rPr>
        <w:t>74. Mugg J. The dual-process turn: How recent defenses of dual-process theories of reasoning fail. Philos Psychol. 2016;29:300–9.</w:t>
      </w:r>
    </w:p>
    <w:p w14:paraId="25162232" w14:textId="77777777" w:rsidR="00B92047" w:rsidRPr="00B92047" w:rsidRDefault="00B92047" w:rsidP="00B92047">
      <w:pPr>
        <w:pStyle w:val="Bibliography"/>
        <w:rPr>
          <w:lang w:val="en-US"/>
        </w:rPr>
      </w:pPr>
      <w:r w:rsidRPr="00B92047">
        <w:rPr>
          <w:lang w:val="en-US"/>
        </w:rPr>
        <w:t>75. Pop-Eleches C, Thirumurthy H, Habyarimana JP, Zivin JG, Goldstein MP, Walque DD, et al. Mobile phone technologies improve adherence to antiretroviral treatment in a resource-limited setting: a randomized controlled trial of text message reminders. AIDS Lond Engl. 2011;25:825.</w:t>
      </w:r>
    </w:p>
    <w:p w14:paraId="5D2AA916" w14:textId="77777777" w:rsidR="00B92047" w:rsidRPr="00B92047" w:rsidRDefault="00B92047" w:rsidP="00B92047">
      <w:pPr>
        <w:pStyle w:val="Bibliography"/>
        <w:rPr>
          <w:lang w:val="en-US"/>
        </w:rPr>
      </w:pPr>
      <w:r w:rsidRPr="00B92047">
        <w:rPr>
          <w:lang w:val="en-US"/>
        </w:rPr>
        <w:t>76. Armstrong AW, Watson AJ, Makredes M, Frangos JE, Kimball AB, Kvedar JC. Text-message reminders to improve sunscreen use: a randomized, controlled trial using electronic monitoring. Arch Dermatol. 2009;145:1230–6.</w:t>
      </w:r>
    </w:p>
    <w:p w14:paraId="48A5916D" w14:textId="77777777" w:rsidR="00B92047" w:rsidRPr="00B92047" w:rsidRDefault="00B92047" w:rsidP="00B92047">
      <w:pPr>
        <w:pStyle w:val="Bibliography"/>
        <w:rPr>
          <w:lang w:val="sv-SE"/>
        </w:rPr>
      </w:pPr>
      <w:r w:rsidRPr="00B92047">
        <w:rPr>
          <w:lang w:val="en-US"/>
        </w:rPr>
        <w:t xml:space="preserve">77.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B92047">
        <w:rPr>
          <w:lang w:val="sv-SE"/>
        </w:rPr>
        <w:t>Drugs. 2013;73:545–62.</w:t>
      </w:r>
    </w:p>
    <w:p w14:paraId="12C8D3AC" w14:textId="77777777" w:rsidR="00B92047" w:rsidRPr="00B92047" w:rsidRDefault="00B92047" w:rsidP="00B92047">
      <w:pPr>
        <w:pStyle w:val="Bibliography"/>
        <w:rPr>
          <w:lang w:val="en-US"/>
        </w:rPr>
      </w:pPr>
      <w:r w:rsidRPr="00B92047">
        <w:rPr>
          <w:lang w:val="sv-SE"/>
        </w:rPr>
        <w:t xml:space="preserve">78. Hekler EB, Klasnja P, Riley WT, Buman MP, Huberty J, Rivera DE, et al. </w:t>
      </w:r>
      <w:r w:rsidRPr="00B92047">
        <w:rPr>
          <w:lang w:val="en-US"/>
        </w:rPr>
        <w:t>Agile science: creating useful products for behavior change in the real world. Transl Behav Med. 2016;6:317–28.</w:t>
      </w:r>
    </w:p>
    <w:p w14:paraId="3D6D357E" w14:textId="77777777" w:rsidR="00B92047" w:rsidRPr="00B92047" w:rsidRDefault="00B92047" w:rsidP="00B92047">
      <w:pPr>
        <w:pStyle w:val="Bibliography"/>
        <w:rPr>
          <w:lang w:val="en-US"/>
        </w:rPr>
      </w:pPr>
      <w:r w:rsidRPr="00B92047">
        <w:rPr>
          <w:lang w:val="en-US"/>
        </w:rPr>
        <w:t>79. Lakatos I. History of science and its rational reconstructions. Springer; 1971. http://link.springer.com/chapter/10.1007/978-94-010-3142-4_7. Accessed 2 Dec 2015.</w:t>
      </w:r>
    </w:p>
    <w:p w14:paraId="21A9EB9B" w14:textId="77777777" w:rsidR="00B92047" w:rsidRDefault="00B92047" w:rsidP="00B92047">
      <w:pPr>
        <w:pStyle w:val="Bibliography"/>
      </w:pPr>
      <w:r w:rsidRPr="00B92047">
        <w:rPr>
          <w:lang w:val="en-US"/>
        </w:rPr>
        <w:t xml:space="preserve">80.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t>
      </w:r>
      <w:r>
        <w:t>Accessed 31 Aug 2016.</w:t>
      </w:r>
    </w:p>
    <w:p w14:paraId="53EF532C" w14:textId="3A46CA97" w:rsidR="00A81C75" w:rsidRPr="004A447D" w:rsidRDefault="00BD45A6" w:rsidP="009E61F4">
      <w:pPr>
        <w:rPr>
          <w:noProof/>
          <w:lang w:val="en-GB"/>
        </w:rPr>
      </w:pPr>
      <w:r w:rsidRPr="004A447D">
        <w:rPr>
          <w:noProof/>
          <w:lang w:val="en-GB"/>
        </w:rPr>
        <w:fldChar w:fldCharType="end"/>
      </w:r>
    </w:p>
    <w:p w14:paraId="1F56953B" w14:textId="77777777" w:rsidR="00A81C75" w:rsidRPr="004A447D" w:rsidRDefault="00A81C75" w:rsidP="00815C48">
      <w:pPr>
        <w:rPr>
          <w:noProof/>
          <w:lang w:val="en-GB"/>
        </w:rPr>
      </w:pP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3089966D" w14:textId="77777777" w:rsidR="00A77967" w:rsidRDefault="00A77967" w:rsidP="00A77967">
      <w:pPr>
        <w:pStyle w:val="Caption"/>
        <w:rPr>
          <w:noProof/>
          <w:lang w:val="en-GB"/>
        </w:rPr>
      </w:pPr>
      <w:bookmarkStart w:id="139" w:name="_Ref449887954"/>
      <w:bookmarkStart w:id="140" w:name="_Toc449907250"/>
      <w:bookmarkStart w:id="141" w:name="_Ref501370911"/>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1</w:t>
      </w:r>
      <w:r w:rsidRPr="004A447D">
        <w:rPr>
          <w:noProof/>
          <w:lang w:val="en-GB"/>
        </w:rPr>
        <w:fldChar w:fldCharType="end"/>
      </w:r>
      <w:bookmarkEnd w:id="139"/>
      <w:r w:rsidRPr="004A447D">
        <w:rPr>
          <w:noProof/>
          <w:lang w:val="en-GB"/>
        </w:rPr>
        <w:t>: Statistical power</w:t>
      </w:r>
      <w:r>
        <w:rPr>
          <w:noProof/>
          <w:lang w:val="en-GB"/>
        </w:rPr>
        <w:t xml:space="preserve">, t-test </w:t>
      </w:r>
      <w:r w:rsidRPr="004A447D">
        <w:rPr>
          <w:noProof/>
          <w:lang w:val="en-GB"/>
        </w:rPr>
        <w:t xml:space="preserve"> for an unknown real effect.</w:t>
      </w:r>
      <w:bookmarkEnd w:id="140"/>
    </w:p>
    <w:p w14:paraId="605E7201" w14:textId="77777777" w:rsidR="00A77967" w:rsidRPr="004A447D" w:rsidRDefault="00A77967" w:rsidP="00A77967">
      <w:pPr>
        <w:pStyle w:val="Caption"/>
        <w:rPr>
          <w:noProof/>
          <w:lang w:val="en-GB"/>
        </w:rPr>
      </w:pPr>
      <w:bookmarkStart w:id="142" w:name="_Ref449897490"/>
      <w:bookmarkStart w:id="143" w:name="_Toc449907257"/>
      <w:bookmarkEnd w:id="141"/>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4</w:t>
      </w:r>
      <w:r w:rsidRPr="004A447D">
        <w:rPr>
          <w:noProof/>
          <w:lang w:val="en-GB"/>
        </w:rPr>
        <w:fldChar w:fldCharType="end"/>
      </w:r>
      <w:bookmarkEnd w:id="142"/>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143"/>
      <w:r>
        <w:rPr>
          <w:noProof/>
          <w:lang w:val="en-GB"/>
        </w:rPr>
        <w:t xml:space="preserve"> Mean (SD) Reason: 4549.57 minutes (1642.14), n = 133. Mean (SD) Succinct: 4479.65 (1616.04), n = 129. </w:t>
      </w:r>
    </w:p>
    <w:p w14:paraId="224885A1" w14:textId="77777777" w:rsidR="00A77967" w:rsidRPr="00D13E6D" w:rsidRDefault="00A77967" w:rsidP="00A77967">
      <w:pPr>
        <w:pStyle w:val="Caption"/>
        <w:rPr>
          <w:noProof/>
          <w:lang w:val="en-GB"/>
        </w:rPr>
      </w:pPr>
      <w:bookmarkStart w:id="144" w:name="_Toc449907258"/>
      <w:r w:rsidRPr="00D13E6D">
        <w:rPr>
          <w:noProof/>
          <w:lang w:val="en-GB"/>
        </w:rPr>
        <w:t xml:space="preserve">Figure </w:t>
      </w:r>
      <w:r w:rsidRPr="00D13E6D">
        <w:rPr>
          <w:noProof/>
          <w:lang w:val="en-GB"/>
        </w:rPr>
        <w:fldChar w:fldCharType="begin"/>
      </w:r>
      <w:r w:rsidRPr="00D13E6D">
        <w:rPr>
          <w:noProof/>
          <w:lang w:val="en-GB"/>
        </w:rPr>
        <w:instrText xml:space="preserve"> SEQ Figure \* ARABIC </w:instrText>
      </w:r>
      <w:r w:rsidRPr="00D13E6D">
        <w:rPr>
          <w:noProof/>
          <w:lang w:val="en-GB"/>
        </w:rPr>
        <w:fldChar w:fldCharType="separate"/>
      </w:r>
      <w:r w:rsidRPr="00D13E6D">
        <w:rPr>
          <w:noProof/>
          <w:lang w:val="en-GB"/>
        </w:rPr>
        <w:t>5</w:t>
      </w:r>
      <w:r w:rsidRPr="00D13E6D">
        <w:rPr>
          <w:noProof/>
          <w:lang w:val="en-GB"/>
        </w:rPr>
        <w:fldChar w:fldCharType="end"/>
      </w:r>
      <w:r w:rsidRPr="00D13E6D">
        <w:rPr>
          <w:noProof/>
          <w:lang w:val="en-GB"/>
        </w:rPr>
        <w:t>: Means and the total wear time distributions of the three groups. Error bars indicate 95% confidence intervals. No differences are detected.</w:t>
      </w:r>
      <w:bookmarkEnd w:id="144"/>
    </w:p>
    <w:p w14:paraId="533B2F3A" w14:textId="77777777" w:rsidR="00A77967" w:rsidRPr="00D13E6D" w:rsidRDefault="00A77967" w:rsidP="00A77967">
      <w:pPr>
        <w:pStyle w:val="Caption"/>
        <w:rPr>
          <w:noProof/>
          <w:lang w:val="en-GB"/>
        </w:rPr>
      </w:pPr>
      <w:bookmarkStart w:id="145" w:name="_Ref449889151"/>
      <w:bookmarkStart w:id="146" w:name="_Toc449907259"/>
      <w:r w:rsidRPr="003A5503">
        <w:rPr>
          <w:lang w:val="en-US"/>
        </w:rPr>
        <w:t xml:space="preserve">Figure </w:t>
      </w:r>
      <w:r>
        <w:fldChar w:fldCharType="begin"/>
      </w:r>
      <w:r w:rsidRPr="003B66CD">
        <w:rPr>
          <w:lang w:val="en-US"/>
        </w:rPr>
        <w:instrText xml:space="preserve"> SEQ Figure \* ARABIC </w:instrText>
      </w:r>
      <w:r>
        <w:fldChar w:fldCharType="separate"/>
      </w:r>
      <w:r>
        <w:rPr>
          <w:noProof/>
          <w:lang w:val="en-US"/>
        </w:rPr>
        <w:t>6</w:t>
      </w:r>
      <w:r>
        <w:rPr>
          <w:noProof/>
        </w:rPr>
        <w:fldChar w:fldCharType="end"/>
      </w:r>
      <w:bookmarkEnd w:id="145"/>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146"/>
    </w:p>
    <w:p w14:paraId="208FB7B0" w14:textId="77777777" w:rsidR="00A77967" w:rsidRPr="00625CE6" w:rsidRDefault="00A77967" w:rsidP="00A77967">
      <w:pPr>
        <w:pStyle w:val="Caption"/>
        <w:rPr>
          <w:lang w:val="en-US"/>
        </w:rPr>
      </w:pPr>
      <w:bookmarkStart w:id="147" w:name="_Ref477960801"/>
      <w:bookmarkStart w:id="148"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7</w:t>
      </w:r>
      <w:r w:rsidRPr="004A447D">
        <w:rPr>
          <w:noProof/>
          <w:lang w:val="en-GB"/>
        </w:rPr>
        <w:fldChar w:fldCharType="end"/>
      </w:r>
      <w:bookmarkEnd w:id="147"/>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148"/>
    </w:p>
    <w:p w14:paraId="4890BDC7" w14:textId="77777777" w:rsidR="00A77967" w:rsidRPr="00A77967" w:rsidRDefault="00A77967" w:rsidP="00A77967">
      <w:pPr>
        <w:spacing w:before="0" w:after="0" w:line="240" w:lineRule="auto"/>
        <w:rPr>
          <w:noProof/>
          <w:lang w:val="en-US"/>
        </w:rPr>
        <w:sectPr w:rsidR="00A77967" w:rsidRPr="00A77967" w:rsidSect="00C30BAC">
          <w:headerReference w:type="default" r:id="rId18"/>
          <w:footerReference w:type="default" r:id="rId19"/>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149" w:name="_Toc449907582"/>
      <w:r w:rsidRPr="004A447D">
        <w:lastRenderedPageBreak/>
        <w:t>Appendices</w:t>
      </w:r>
      <w:bookmarkEnd w:id="149"/>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D6767F"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D6767F"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D6767F"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10A369B2" w:rsidR="00E32090" w:rsidRPr="004A447D" w:rsidRDefault="00690CC4" w:rsidP="00690CC4">
      <w:pPr>
        <w:pStyle w:val="NoSpacing"/>
        <w:rPr>
          <w:noProof/>
          <w:lang w:val="en-GB"/>
        </w:rPr>
      </w:pPr>
      <w:r w:rsidRPr="004A447D">
        <w:rPr>
          <w:noProof/>
          <w:lang w:val="en-GB"/>
        </w:rPr>
        <w:fldChar w:fldCharType="begin"/>
      </w:r>
      <w:r w:rsidR="00786C9F">
        <w:rPr>
          <w:noProof/>
          <w:lang w:val="en-GB"/>
        </w:rPr>
        <w: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786C9F" w:rsidRPr="00786C9F">
        <w:rPr>
          <w:rFonts w:cs="Calibri"/>
        </w:rPr>
        <w:t>[37]</w:t>
      </w:r>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12A5D1ED" w:rsidR="00DE13A1" w:rsidRPr="004A447D" w:rsidRDefault="007D0470" w:rsidP="007D0470">
      <w:pPr>
        <w:pStyle w:val="Heading-NotinTOC"/>
        <w:rPr>
          <w:noProof/>
          <w:lang w:val="en-GB"/>
        </w:rPr>
      </w:pPr>
      <w:r w:rsidRPr="004A447D">
        <w:rPr>
          <w:noProof/>
          <w:lang w:val="en-GB"/>
        </w:rPr>
        <w:lastRenderedPageBreak/>
        <w:t>Appendix 3: Post-SMS questionnaire</w:t>
      </w:r>
      <w:ins w:id="150" w:author="Heino, Matti T J" w:date="2018-08-01T14:10:00Z">
        <w:r w:rsidR="00F9713C">
          <w:rPr>
            <w:noProof/>
            <w:lang w:val="en-GB"/>
          </w:rPr>
          <w:t xml:space="preserve"> (Finnish)</w:t>
        </w:r>
      </w:ins>
      <w:r w:rsidRPr="004A447D">
        <w:rPr>
          <w:noProof/>
          <w:lang w:val="en-GB"/>
        </w:rPr>
        <w:t>.</w:t>
      </w:r>
    </w:p>
    <w:p w14:paraId="0AC8D61A" w14:textId="1E1EEEFF" w:rsidR="00F9713C" w:rsidRDefault="007D0470" w:rsidP="00DE13A1">
      <w:pPr>
        <w:rPr>
          <w:ins w:id="151" w:author="Heino, Matti T J" w:date="2018-08-01T14:10:00Z"/>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29125" cy="5857875"/>
                    </a:xfrm>
                    <a:prstGeom prst="rect">
                      <a:avLst/>
                    </a:prstGeom>
                  </pic:spPr>
                </pic:pic>
              </a:graphicData>
            </a:graphic>
          </wp:inline>
        </w:drawing>
      </w:r>
    </w:p>
    <w:p w14:paraId="23C37FCF" w14:textId="77777777" w:rsidR="00F9713C" w:rsidRDefault="00F9713C">
      <w:pPr>
        <w:spacing w:before="0" w:after="0" w:line="240" w:lineRule="auto"/>
        <w:rPr>
          <w:ins w:id="152" w:author="Heino, Matti T J" w:date="2018-08-01T14:10:00Z"/>
          <w:noProof/>
          <w:lang w:val="en-GB"/>
        </w:rPr>
      </w:pPr>
      <w:ins w:id="153" w:author="Heino, Matti T J" w:date="2018-08-01T14:10:00Z">
        <w:r>
          <w:rPr>
            <w:noProof/>
            <w:lang w:val="en-GB"/>
          </w:rPr>
          <w:br w:type="page"/>
        </w:r>
      </w:ins>
    </w:p>
    <w:p w14:paraId="5C0099F3" w14:textId="338AABBE" w:rsidR="007D0470" w:rsidRDefault="00F9713C" w:rsidP="00DE13A1">
      <w:pPr>
        <w:rPr>
          <w:ins w:id="154" w:author="Heino, Matti T J" w:date="2018-08-01T14:24:00Z"/>
          <w:noProof/>
          <w:lang w:val="en-GB"/>
        </w:rPr>
      </w:pPr>
      <w:ins w:id="155" w:author="Heino, Matti T J" w:date="2018-08-01T14:10:00Z">
        <w:r w:rsidRPr="004A447D">
          <w:rPr>
            <w:noProof/>
            <w:lang w:val="en-GB"/>
          </w:rPr>
          <w:lastRenderedPageBreak/>
          <w:t xml:space="preserve">Appendix </w:t>
        </w:r>
        <w:r>
          <w:rPr>
            <w:noProof/>
            <w:lang w:val="en-GB"/>
          </w:rPr>
          <w:t>4</w:t>
        </w:r>
        <w:r w:rsidRPr="004A447D">
          <w:rPr>
            <w:noProof/>
            <w:lang w:val="en-GB"/>
          </w:rPr>
          <w:t>: Post-SMS questionnaire</w:t>
        </w:r>
        <w:r>
          <w:rPr>
            <w:noProof/>
            <w:lang w:val="en-GB"/>
          </w:rPr>
          <w:t xml:space="preserve"> (</w:t>
        </w:r>
        <w:r>
          <w:rPr>
            <w:noProof/>
            <w:lang w:val="en-GB"/>
          </w:rPr>
          <w:t>English</w:t>
        </w:r>
      </w:ins>
      <w:ins w:id="156" w:author="Heino, Matti T J" w:date="2018-08-01T14:24:00Z">
        <w:r w:rsidR="00DB4831">
          <w:rPr>
            <w:noProof/>
            <w:lang w:val="en-GB"/>
          </w:rPr>
          <w:t xml:space="preserve"> translation</w:t>
        </w:r>
      </w:ins>
      <w:ins w:id="157" w:author="Heino, Matti T J" w:date="2018-08-01T14:10:00Z">
        <w:r>
          <w:rPr>
            <w:noProof/>
            <w:lang w:val="en-GB"/>
          </w:rPr>
          <w:t>)</w:t>
        </w:r>
      </w:ins>
    </w:p>
    <w:p w14:paraId="69EB686B" w14:textId="65E1CF38" w:rsidR="00DB4831" w:rsidRPr="004A447D" w:rsidRDefault="00DB4831" w:rsidP="00DE13A1">
      <w:pPr>
        <w:rPr>
          <w:noProof/>
          <w:lang w:val="en-GB"/>
        </w:rPr>
      </w:pPr>
      <w:ins w:id="158" w:author="Heino, Matti T J" w:date="2018-08-01T14:24:00Z">
        <w:r>
          <w:rPr>
            <w:noProof/>
            <w:lang w:eastAsia="fi-FI"/>
          </w:rPr>
          <w:drawing>
            <wp:anchor distT="0" distB="0" distL="114300" distR="114300" simplePos="0" relativeHeight="251659264" behindDoc="0" locked="0" layoutInCell="1" allowOverlap="1" wp14:anchorId="22D7718F" wp14:editId="3E2C491A">
              <wp:simplePos x="0" y="0"/>
              <wp:positionH relativeFrom="column">
                <wp:posOffset>0</wp:posOffset>
              </wp:positionH>
              <wp:positionV relativeFrom="paragraph">
                <wp:posOffset>508000</wp:posOffset>
              </wp:positionV>
              <wp:extent cx="5219700" cy="6511290"/>
              <wp:effectExtent l="0" t="0" r="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700" cy="6511290"/>
                      </a:xfrm>
                      <a:prstGeom prst="rect">
                        <a:avLst/>
                      </a:prstGeom>
                    </pic:spPr>
                  </pic:pic>
                </a:graphicData>
              </a:graphic>
            </wp:anchor>
          </w:drawing>
        </w:r>
      </w:ins>
    </w:p>
    <w:sectPr w:rsidR="00DB4831" w:rsidRPr="004A447D" w:rsidSect="00C30BAC">
      <w:headerReference w:type="default" r:id="rId23"/>
      <w:footerReference w:type="default" r:id="rId24"/>
      <w:headerReference w:type="first" r:id="rId25"/>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675662" w14:textId="77777777" w:rsidR="008E32CB" w:rsidRDefault="008E32CB" w:rsidP="002352CE">
      <w:pPr>
        <w:spacing w:before="0" w:after="0" w:line="240" w:lineRule="auto"/>
      </w:pPr>
      <w:r>
        <w:separator/>
      </w:r>
    </w:p>
  </w:endnote>
  <w:endnote w:type="continuationSeparator" w:id="0">
    <w:p w14:paraId="0C28A85E" w14:textId="77777777" w:rsidR="008E32CB" w:rsidRDefault="008E32CB" w:rsidP="002352CE">
      <w:pPr>
        <w:spacing w:before="0" w:after="0" w:line="240" w:lineRule="auto"/>
      </w:pPr>
      <w:r>
        <w:continuationSeparator/>
      </w:r>
    </w:p>
  </w:endnote>
  <w:endnote w:type="continuationNotice" w:id="1">
    <w:p w14:paraId="5425AA41" w14:textId="77777777" w:rsidR="008E32CB" w:rsidRDefault="008E32C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28256" w14:textId="77777777" w:rsidR="00741913" w:rsidRDefault="007419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E8E2B" w14:textId="77777777" w:rsidR="00741913" w:rsidRDefault="007419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D99AE" w14:textId="77777777" w:rsidR="00741913" w:rsidRDefault="0074191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741913" w:rsidRDefault="0074191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741913" w:rsidRDefault="007419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92E934" w14:textId="77777777" w:rsidR="008E32CB" w:rsidRDefault="008E32CB" w:rsidP="002352CE">
      <w:pPr>
        <w:spacing w:before="0" w:after="0" w:line="240" w:lineRule="auto"/>
      </w:pPr>
      <w:r>
        <w:separator/>
      </w:r>
    </w:p>
  </w:footnote>
  <w:footnote w:type="continuationSeparator" w:id="0">
    <w:p w14:paraId="02C21E88" w14:textId="77777777" w:rsidR="008E32CB" w:rsidRDefault="008E32CB" w:rsidP="002352CE">
      <w:pPr>
        <w:spacing w:before="0" w:after="0" w:line="240" w:lineRule="auto"/>
      </w:pPr>
      <w:r>
        <w:continuationSeparator/>
      </w:r>
    </w:p>
  </w:footnote>
  <w:footnote w:type="continuationNotice" w:id="1">
    <w:p w14:paraId="3E2D2595" w14:textId="77777777" w:rsidR="008E32CB" w:rsidRDefault="008E32CB">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FBD5A" w14:textId="77777777" w:rsidR="00741913" w:rsidRDefault="007419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741913" w:rsidRDefault="00741913">
    <w:pPr>
      <w:pStyle w:val="Header"/>
      <w:jc w:val="center"/>
    </w:pPr>
  </w:p>
  <w:p w14:paraId="5353D586" w14:textId="77777777" w:rsidR="00741913" w:rsidRDefault="007419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741913" w:rsidRDefault="00741913">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741913" w:rsidRDefault="007419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5E4CC63B" w:rsidR="00741913" w:rsidRDefault="00741913">
    <w:pPr>
      <w:pStyle w:val="Header"/>
      <w:jc w:val="center"/>
    </w:pPr>
    <w:r>
      <w:fldChar w:fldCharType="begin"/>
    </w:r>
    <w:r>
      <w:instrText xml:space="preserve"> PAGE   \* MERGEFORMAT </w:instrText>
    </w:r>
    <w:r>
      <w:fldChar w:fldCharType="separate"/>
    </w:r>
    <w:r w:rsidR="00086523">
      <w:rPr>
        <w:noProof/>
      </w:rPr>
      <w:t>37</w:t>
    </w:r>
    <w:r>
      <w:fldChar w:fldCharType="end"/>
    </w:r>
  </w:p>
  <w:p w14:paraId="1863C361" w14:textId="77777777" w:rsidR="00741913" w:rsidRDefault="007419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741913" w:rsidRDefault="00741913">
    <w:pPr>
      <w:pStyle w:val="Header"/>
      <w:jc w:val="center"/>
    </w:pPr>
  </w:p>
  <w:p w14:paraId="39420916" w14:textId="77777777" w:rsidR="00741913" w:rsidRDefault="007419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741913" w:rsidRDefault="00741913">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741913" w:rsidRDefault="007419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ino, Matti T J">
    <w15:presenceInfo w15:providerId="AD" w15:userId="S-1-5-21-16020293-282541685-632688529-1780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6523"/>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524B"/>
    <w:rsid w:val="00227AAE"/>
    <w:rsid w:val="00233C4A"/>
    <w:rsid w:val="0023479E"/>
    <w:rsid w:val="002352CE"/>
    <w:rsid w:val="00236AB8"/>
    <w:rsid w:val="0023715A"/>
    <w:rsid w:val="002374DF"/>
    <w:rsid w:val="002436AE"/>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D05E7"/>
    <w:rsid w:val="002D5893"/>
    <w:rsid w:val="002E3846"/>
    <w:rsid w:val="002E5E4E"/>
    <w:rsid w:val="002E72C1"/>
    <w:rsid w:val="002E7D4E"/>
    <w:rsid w:val="002F035D"/>
    <w:rsid w:val="002F1CFF"/>
    <w:rsid w:val="002F2AB5"/>
    <w:rsid w:val="002F33D7"/>
    <w:rsid w:val="00300245"/>
    <w:rsid w:val="0030279A"/>
    <w:rsid w:val="003031F0"/>
    <w:rsid w:val="003043A9"/>
    <w:rsid w:val="00315702"/>
    <w:rsid w:val="00320BF6"/>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1907"/>
    <w:rsid w:val="00513B29"/>
    <w:rsid w:val="005153FA"/>
    <w:rsid w:val="00517119"/>
    <w:rsid w:val="00522257"/>
    <w:rsid w:val="005267DB"/>
    <w:rsid w:val="0053033E"/>
    <w:rsid w:val="005305F7"/>
    <w:rsid w:val="0053308A"/>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913"/>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8F2"/>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32CB"/>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33883"/>
    <w:rsid w:val="00937E99"/>
    <w:rsid w:val="00944192"/>
    <w:rsid w:val="0094462F"/>
    <w:rsid w:val="00944E1B"/>
    <w:rsid w:val="00947A39"/>
    <w:rsid w:val="00950191"/>
    <w:rsid w:val="00952376"/>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047"/>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15DE"/>
    <w:rsid w:val="00C218BC"/>
    <w:rsid w:val="00C22597"/>
    <w:rsid w:val="00C22F37"/>
    <w:rsid w:val="00C30BAC"/>
    <w:rsid w:val="00C31199"/>
    <w:rsid w:val="00C333FD"/>
    <w:rsid w:val="00C37FC9"/>
    <w:rsid w:val="00C4079C"/>
    <w:rsid w:val="00C40FB7"/>
    <w:rsid w:val="00C439BE"/>
    <w:rsid w:val="00C44F76"/>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767F"/>
    <w:rsid w:val="00D72519"/>
    <w:rsid w:val="00D73346"/>
    <w:rsid w:val="00D74EB1"/>
    <w:rsid w:val="00D77E69"/>
    <w:rsid w:val="00D861B3"/>
    <w:rsid w:val="00D866C3"/>
    <w:rsid w:val="00D874B0"/>
    <w:rsid w:val="00D91C26"/>
    <w:rsid w:val="00DA7858"/>
    <w:rsid w:val="00DB2AC8"/>
    <w:rsid w:val="00DB3102"/>
    <w:rsid w:val="00DB4831"/>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31EF"/>
    <w:rsid w:val="00E044AC"/>
    <w:rsid w:val="00E11105"/>
    <w:rsid w:val="00E1191D"/>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70545"/>
    <w:rsid w:val="00E71BAB"/>
    <w:rsid w:val="00E72684"/>
    <w:rsid w:val="00E73148"/>
    <w:rsid w:val="00E7581C"/>
    <w:rsid w:val="00E76F16"/>
    <w:rsid w:val="00E77330"/>
    <w:rsid w:val="00E81245"/>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9713C"/>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089183977">
      <w:bodyDiv w:val="1"/>
      <w:marLeft w:val="0"/>
      <w:marRight w:val="0"/>
      <w:marTop w:val="0"/>
      <w:marBottom w:val="0"/>
      <w:divBdr>
        <w:top w:val="none" w:sz="0" w:space="0" w:color="auto"/>
        <w:left w:val="none" w:sz="0" w:space="0" w:color="auto"/>
        <w:bottom w:val="none" w:sz="0" w:space="0" w:color="auto"/>
        <w:right w:val="none" w:sz="0" w:space="0" w:color="auto"/>
      </w:divBdr>
      <w:divsChild>
        <w:div w:id="61948379">
          <w:marLeft w:val="480"/>
          <w:marRight w:val="0"/>
          <w:marTop w:val="0"/>
          <w:marBottom w:val="0"/>
          <w:divBdr>
            <w:top w:val="none" w:sz="0" w:space="0" w:color="auto"/>
            <w:left w:val="none" w:sz="0" w:space="0" w:color="auto"/>
            <w:bottom w:val="none" w:sz="0" w:space="0" w:color="auto"/>
            <w:right w:val="none" w:sz="0" w:space="0" w:color="auto"/>
          </w:divBdr>
          <w:divsChild>
            <w:div w:id="91941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osf.io/tbyaz/" TargetMode="Externa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yperlink" Target="https://git.io/vNl8X"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yperlink" Target="https://osf.io/89mhu/" TargetMode="Externa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A64BB96-3082-43B4-AAF5-3E2CEC33A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8</TotalTime>
  <Pages>45</Pages>
  <Words>22783</Words>
  <Characters>184549</Characters>
  <Application>Microsoft Office Word</Application>
  <DocSecurity>0</DocSecurity>
  <Lines>1537</Lines>
  <Paragraphs>413</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No use reasoning with adolescents?</vt:lpstr>
    </vt:vector>
  </TitlesOfParts>
  <Company>University of Helsinki</Company>
  <LinksUpToDate>false</LinksUpToDate>
  <CharactersWithSpaces>206919</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11</cp:revision>
  <cp:lastPrinted>2018-02-21T23:21:00Z</cp:lastPrinted>
  <dcterms:created xsi:type="dcterms:W3CDTF">2018-02-23T19:41:00Z</dcterms:created>
  <dcterms:modified xsi:type="dcterms:W3CDTF">2018-08-01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aaEajnQY"/&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